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234DD7" w14:textId="7EEA7CAB" w:rsidR="00EC0224" w:rsidRPr="003B1B27" w:rsidRDefault="000F0ED8">
      <w:bookmarkStart w:id="0" w:name="_Hlk36194408"/>
      <w:r w:rsidRPr="003B1B27">
        <w:rPr>
          <w:u w:val="single"/>
        </w:rPr>
        <w:t>Title:</w:t>
      </w:r>
      <w:r w:rsidRPr="003B1B27">
        <w:t xml:space="preserve"> </w:t>
      </w:r>
      <w:r w:rsidR="00640501">
        <w:t xml:space="preserve">The risk of </w:t>
      </w:r>
      <w:r w:rsidR="00A01F74">
        <w:t>multi</w:t>
      </w:r>
      <w:r w:rsidR="00976265">
        <w:t>drug</w:t>
      </w:r>
      <w:r w:rsidR="00136D5E">
        <w:t xml:space="preserve"> or rifampicin</w:t>
      </w:r>
      <w:r w:rsidR="00976265">
        <w:t xml:space="preserve">-resistance </w:t>
      </w:r>
      <w:r w:rsidR="00640501">
        <w:t xml:space="preserve">in men versus women with </w:t>
      </w:r>
      <w:r w:rsidR="00976265">
        <w:t>TB</w:t>
      </w:r>
    </w:p>
    <w:bookmarkEnd w:id="0"/>
    <w:p w14:paraId="296DF571" w14:textId="77777777" w:rsidR="00EC0224" w:rsidRPr="003B1B27" w:rsidRDefault="00EC0224">
      <w:pPr>
        <w:rPr>
          <w:u w:val="single"/>
        </w:rPr>
      </w:pPr>
    </w:p>
    <w:p w14:paraId="7A6DBCB3" w14:textId="6F41F5CA" w:rsidR="00EC0224" w:rsidRPr="003B1B27" w:rsidRDefault="000F0ED8">
      <w:r w:rsidRPr="003B1B27">
        <w:rPr>
          <w:u w:val="single"/>
        </w:rPr>
        <w:t>Authors:</w:t>
      </w:r>
      <w:r w:rsidRPr="003B1B27">
        <w:t xml:space="preserve"> C. Finn M</w:t>
      </w:r>
      <w:r w:rsidRPr="00B417E6">
        <w:rPr>
          <w:vertAlign w:val="superscript"/>
        </w:rPr>
        <w:t>c</w:t>
      </w:r>
      <w:r w:rsidRPr="003B1B27">
        <w:t>Quaid</w:t>
      </w:r>
      <w:r w:rsidRPr="00B417E6">
        <w:rPr>
          <w:vertAlign w:val="superscript"/>
        </w:rPr>
        <w:t>1</w:t>
      </w:r>
      <w:r w:rsidRPr="003B1B27">
        <w:t>(PhD), Katherine C. Horton</w:t>
      </w:r>
      <w:r w:rsidRPr="00B417E6">
        <w:rPr>
          <w:vertAlign w:val="superscript"/>
        </w:rPr>
        <w:t>2</w:t>
      </w:r>
      <w:r w:rsidRPr="003B1B27">
        <w:t>(MPH), Anna S. Dean</w:t>
      </w:r>
      <w:r w:rsidRPr="00B417E6">
        <w:rPr>
          <w:vertAlign w:val="superscript"/>
        </w:rPr>
        <w:t>3</w:t>
      </w:r>
      <w:r w:rsidRPr="003B1B27">
        <w:t xml:space="preserve">(PhD), </w:t>
      </w:r>
      <w:proofErr w:type="spellStart"/>
      <w:r w:rsidRPr="003B1B27">
        <w:t>Gwenan</w:t>
      </w:r>
      <w:proofErr w:type="spellEnd"/>
      <w:r w:rsidRPr="003B1B27">
        <w:t xml:space="preserve"> M. Knight</w:t>
      </w:r>
      <w:r w:rsidRPr="00B417E6">
        <w:rPr>
          <w:vertAlign w:val="superscript"/>
        </w:rPr>
        <w:t>1</w:t>
      </w:r>
      <w:r w:rsidRPr="003B1B27">
        <w:t xml:space="preserve">(PhD), Richard G. </w:t>
      </w:r>
      <w:r w:rsidR="00BD4A42" w:rsidRPr="003B1B27">
        <w:t>White</w:t>
      </w:r>
      <w:r w:rsidR="00BD4A42">
        <w:rPr>
          <w:vertAlign w:val="superscript"/>
        </w:rPr>
        <w:t>4</w:t>
      </w:r>
      <w:r w:rsidRPr="003B1B27">
        <w:t>(PhD)</w:t>
      </w:r>
    </w:p>
    <w:p w14:paraId="5EED1843" w14:textId="77777777" w:rsidR="00EC0224" w:rsidRPr="003B1B27" w:rsidRDefault="00EC0224"/>
    <w:p w14:paraId="48C89848" w14:textId="77777777" w:rsidR="00EC0224" w:rsidRPr="003B1B27" w:rsidRDefault="000F0ED8">
      <w:pPr>
        <w:rPr>
          <w:u w:val="single"/>
        </w:rPr>
      </w:pPr>
      <w:r w:rsidRPr="003B1B27">
        <w:rPr>
          <w:u w:val="single"/>
        </w:rPr>
        <w:t>Affiliations:</w:t>
      </w:r>
    </w:p>
    <w:p w14:paraId="5286E91B" w14:textId="55D81E2A" w:rsidR="00EC0224" w:rsidRDefault="000F0ED8">
      <w:r w:rsidRPr="00B417E6">
        <w:rPr>
          <w:vertAlign w:val="superscript"/>
        </w:rPr>
        <w:t>1</w:t>
      </w:r>
      <w:r w:rsidRPr="003B1B27">
        <w:t>TB Modelling Group, TB Centre</w:t>
      </w:r>
      <w:r w:rsidR="00BD4A42">
        <w:t>, AMR Centre</w:t>
      </w:r>
      <w:r w:rsidRPr="003B1B27">
        <w:t xml:space="preserve"> and Centre for Mathematical Modelling of Infectious Diseases, Department of Infectious Disease Epidemiology, London School of Hygiene and Tropical Medicine, London, UK</w:t>
      </w:r>
    </w:p>
    <w:p w14:paraId="7D085B33" w14:textId="1D10C997" w:rsidR="00652E40" w:rsidRPr="00D832E8" w:rsidRDefault="00BD4A42">
      <w:pPr>
        <w:rPr>
          <w:vertAlign w:val="superscript"/>
        </w:rPr>
      </w:pPr>
      <w:r w:rsidRPr="00D832E8">
        <w:rPr>
          <w:vertAlign w:val="superscript"/>
        </w:rPr>
        <w:t>2</w:t>
      </w:r>
      <w:r w:rsidRPr="003B1B27">
        <w:t>TB Modelling Group, TB Centre and Centre for Mathematical Modelling of Infectious Diseases, Department of C</w:t>
      </w:r>
      <w:r>
        <w:t>l</w:t>
      </w:r>
      <w:r w:rsidRPr="003B1B27">
        <w:t>inical Research, London School of Hygiene and Tropical Medicine, London, UK</w:t>
      </w:r>
    </w:p>
    <w:p w14:paraId="1CA9A0AE" w14:textId="3B956855" w:rsidR="00EC0224" w:rsidRPr="003B1B27" w:rsidRDefault="00BD4A42">
      <w:r>
        <w:rPr>
          <w:vertAlign w:val="superscript"/>
        </w:rPr>
        <w:t>3</w:t>
      </w:r>
      <w:r w:rsidRPr="003B1B27">
        <w:t xml:space="preserve">Global </w:t>
      </w:r>
      <w:r>
        <w:t>TB</w:t>
      </w:r>
      <w:r w:rsidRPr="003B1B27">
        <w:t xml:space="preserve"> </w:t>
      </w:r>
      <w:proofErr w:type="spellStart"/>
      <w:r w:rsidRPr="003B1B27">
        <w:t>Programme</w:t>
      </w:r>
      <w:proofErr w:type="spellEnd"/>
      <w:r w:rsidRPr="003B1B27">
        <w:t>, World Health Organization, Geneva, Switzerland</w:t>
      </w:r>
      <w:r w:rsidRPr="003B1B27" w:rsidDel="00BD4A42">
        <w:t xml:space="preserve"> </w:t>
      </w:r>
    </w:p>
    <w:p w14:paraId="3285EDF5" w14:textId="2E13660F" w:rsidR="00EC0224" w:rsidRPr="003B1B27" w:rsidRDefault="00BD4A42">
      <w:r>
        <w:rPr>
          <w:vertAlign w:val="superscript"/>
        </w:rPr>
        <w:t>4</w:t>
      </w:r>
      <w:r w:rsidRPr="00BD4A42">
        <w:t xml:space="preserve"> </w:t>
      </w:r>
      <w:r w:rsidRPr="003B1B27">
        <w:t>TB Modelling Group, TB Centre and Centre for Mathematical Modelling of Infectious Diseases, Department of Infectious Disease Epidemiology, London School of Hygiene and Tropical Medicine, London, UK</w:t>
      </w:r>
    </w:p>
    <w:p w14:paraId="57069310" w14:textId="77777777" w:rsidR="00EC0224" w:rsidRPr="003B1B27" w:rsidRDefault="00EC0224">
      <w:pPr>
        <w:rPr>
          <w:u w:val="single"/>
        </w:rPr>
      </w:pPr>
    </w:p>
    <w:p w14:paraId="3244BC75" w14:textId="09FEF557" w:rsidR="00EC0224" w:rsidRPr="003B1B27" w:rsidRDefault="000F0ED8">
      <w:r w:rsidRPr="003B1B27">
        <w:rPr>
          <w:u w:val="single"/>
        </w:rPr>
        <w:t>Corresponding author:</w:t>
      </w:r>
      <w:r w:rsidRPr="003B1B27">
        <w:t xml:space="preserve"> C. Finn M</w:t>
      </w:r>
      <w:r w:rsidRPr="00B417E6">
        <w:rPr>
          <w:vertAlign w:val="superscript"/>
        </w:rPr>
        <w:t>c</w:t>
      </w:r>
      <w:r w:rsidRPr="003B1B27">
        <w:t>Quaid</w:t>
      </w:r>
      <w:r w:rsidR="00976265">
        <w:t>;</w:t>
      </w:r>
      <w:r w:rsidR="00976265" w:rsidRPr="00976265">
        <w:t xml:space="preserve"> </w:t>
      </w:r>
      <w:r w:rsidR="00976265" w:rsidRPr="003B1B27">
        <w:t>finn.mcquaid@lshtm.ac.uk. +44 (0)20 7636 8636</w:t>
      </w:r>
    </w:p>
    <w:p w14:paraId="11FEA0B6" w14:textId="77777777" w:rsidR="00EC0224" w:rsidRPr="003B1B27" w:rsidRDefault="00EC0224"/>
    <w:p w14:paraId="70680F2D" w14:textId="5C828396" w:rsidR="00EC0224" w:rsidRPr="003B1B27" w:rsidRDefault="000F0ED8">
      <w:r w:rsidRPr="003B1B27">
        <w:rPr>
          <w:u w:val="single"/>
        </w:rPr>
        <w:t>Address:</w:t>
      </w:r>
      <w:r w:rsidRPr="003B1B27">
        <w:t xml:space="preserve"> London School of Hygiene and Tropical Medicine, Keppel Street, WC1E 7HT, London, United Kingdom. </w:t>
      </w:r>
    </w:p>
    <w:p w14:paraId="631B1FDD" w14:textId="0E878811" w:rsidR="00EC0224" w:rsidRDefault="00EC0224">
      <w:pPr>
        <w:rPr>
          <w:b/>
        </w:rPr>
      </w:pPr>
    </w:p>
    <w:p w14:paraId="2B872629" w14:textId="337274A0" w:rsidR="002734B3" w:rsidRPr="00411E2B" w:rsidRDefault="002734B3" w:rsidP="002734B3">
      <w:pPr>
        <w:jc w:val="both"/>
        <w:rPr>
          <w:rFonts w:ascii="Times New Roman" w:hAnsi="Times New Roman" w:cs="Times New Roman"/>
          <w:sz w:val="28"/>
          <w:szCs w:val="28"/>
        </w:rPr>
      </w:pPr>
      <w:r w:rsidRPr="002734B3">
        <w:rPr>
          <w:bCs/>
          <w:u w:val="single"/>
        </w:rPr>
        <w:t>Take-home message:</w:t>
      </w:r>
      <w:r w:rsidRPr="002734B3">
        <w:rPr>
          <w:bCs/>
        </w:rPr>
        <w:t xml:space="preserve"> </w:t>
      </w:r>
      <w:r w:rsidRPr="0065027A">
        <w:t xml:space="preserve">Globally, the risk of drug-resistance, among those with TB, is the same for men as for women. However, </w:t>
      </w:r>
      <w:r>
        <w:t>local differences in</w:t>
      </w:r>
      <w:r w:rsidRPr="0065027A">
        <w:t xml:space="preserve"> high-burden risk groups lead</w:t>
      </w:r>
      <w:r>
        <w:t xml:space="preserve"> to a need for </w:t>
      </w:r>
      <w:r w:rsidRPr="0065027A">
        <w:t>a gender-differentiated approach to TB case-finding and care in some settings</w:t>
      </w:r>
    </w:p>
    <w:p w14:paraId="007B9BD1" w14:textId="7ACFB4AE" w:rsidR="002734B3" w:rsidRPr="002734B3" w:rsidRDefault="002734B3">
      <w:pPr>
        <w:rPr>
          <w:bCs/>
        </w:rPr>
      </w:pPr>
    </w:p>
    <w:p w14:paraId="6EBF8C1A" w14:textId="43898054" w:rsidR="00221C56" w:rsidRPr="00221C56" w:rsidRDefault="00221C56" w:rsidP="00221C56">
      <w:pPr>
        <w:jc w:val="both"/>
        <w:rPr>
          <w:u w:val="single"/>
        </w:rPr>
      </w:pPr>
      <w:r w:rsidRPr="00221C56">
        <w:rPr>
          <w:u w:val="single"/>
        </w:rPr>
        <w:t>Keywords</w:t>
      </w:r>
      <w:r>
        <w:rPr>
          <w:u w:val="single"/>
        </w:rPr>
        <w:t>:</w:t>
      </w:r>
    </w:p>
    <w:p w14:paraId="456EB7AF" w14:textId="77777777" w:rsidR="00221C56" w:rsidRPr="003B1B27" w:rsidRDefault="00221C56" w:rsidP="00221C56">
      <w:pPr>
        <w:jc w:val="both"/>
      </w:pPr>
      <w:r>
        <w:t xml:space="preserve">Risk, </w:t>
      </w:r>
      <w:r w:rsidRPr="003B1B27">
        <w:t xml:space="preserve">Gender, Men, Women, </w:t>
      </w:r>
      <w:r>
        <w:t xml:space="preserve">Male, Female, Resistance, </w:t>
      </w:r>
      <w:r w:rsidRPr="003B1B27">
        <w:t>Burden, Prison, Migration, Foreign-born</w:t>
      </w:r>
    </w:p>
    <w:p w14:paraId="22A25E7E" w14:textId="77777777" w:rsidR="00EC0224" w:rsidRPr="003B1B27" w:rsidRDefault="000F0ED8">
      <w:pPr>
        <w:rPr>
          <w:b/>
        </w:rPr>
      </w:pPr>
      <w:r w:rsidRPr="003B1B27">
        <w:br w:type="page"/>
      </w:r>
    </w:p>
    <w:p w14:paraId="5B8ED564" w14:textId="725093DA" w:rsidR="00EC0224" w:rsidRPr="003B1B27" w:rsidRDefault="000F0ED8">
      <w:pPr>
        <w:jc w:val="both"/>
      </w:pPr>
      <w:r w:rsidRPr="003B1B27">
        <w:lastRenderedPageBreak/>
        <w:t xml:space="preserve">Men are at an increased risk of </w:t>
      </w:r>
      <w:r w:rsidR="008C68A2">
        <w:t>Tuberculosis</w:t>
      </w:r>
      <w:r w:rsidRPr="003B1B27">
        <w:t xml:space="preserve"> </w:t>
      </w:r>
      <w:r w:rsidR="001D78E7">
        <w:t xml:space="preserve">disease </w:t>
      </w:r>
      <w:r w:rsidRPr="003B1B27">
        <w:t xml:space="preserve">compared to women. </w:t>
      </w:r>
      <w:r w:rsidR="00C96B8F" w:rsidRPr="003B1B27">
        <w:t>Several</w:t>
      </w:r>
      <w:r w:rsidRPr="003B1B27">
        <w:t xml:space="preserve"> risk factors for </w:t>
      </w:r>
      <w:r w:rsidR="00A01F74">
        <w:t>multidrug-resistant (MDR)</w:t>
      </w:r>
      <w:r w:rsidR="00136D5E" w:rsidRPr="00136D5E">
        <w:t xml:space="preserve"> </w:t>
      </w:r>
      <w:r w:rsidR="00136D5E">
        <w:t xml:space="preserve">or rifampicin-resistant (RR) </w:t>
      </w:r>
      <w:r w:rsidRPr="003B1B27">
        <w:t xml:space="preserve">TB </w:t>
      </w:r>
      <w:r w:rsidR="001D78E7">
        <w:t xml:space="preserve">disease </w:t>
      </w:r>
      <w:r w:rsidRPr="003B1B27">
        <w:t>are also more common in men</w:t>
      </w:r>
      <w:r w:rsidR="006F2294">
        <w:t xml:space="preserve">, </w:t>
      </w:r>
      <w:r w:rsidR="00F97978">
        <w:t>hence</w:t>
      </w:r>
      <w:r w:rsidR="000870E5">
        <w:t xml:space="preserve"> </w:t>
      </w:r>
      <w:r w:rsidR="00470C08">
        <w:t xml:space="preserve">male </w:t>
      </w:r>
      <w:r w:rsidRPr="003B1B27">
        <w:t>TB</w:t>
      </w:r>
      <w:r w:rsidR="00470C08">
        <w:t xml:space="preserve"> patients</w:t>
      </w:r>
      <w:r w:rsidRPr="003B1B27">
        <w:t xml:space="preserve"> may </w:t>
      </w:r>
      <w:r w:rsidR="00470C08">
        <w:t>have a</w:t>
      </w:r>
      <w:r w:rsidRPr="003B1B27">
        <w:t xml:space="preserve"> higher relative risk of </w:t>
      </w:r>
      <w:r w:rsidR="00A01F74">
        <w:t>M</w:t>
      </w:r>
      <w:r w:rsidR="00470C08">
        <w:t>DR</w:t>
      </w:r>
      <w:r w:rsidR="00136D5E">
        <w:t>/RR</w:t>
      </w:r>
      <w:r w:rsidR="00466AD6">
        <w:t>-</w:t>
      </w:r>
      <w:r w:rsidR="00470C08">
        <w:t>TB</w:t>
      </w:r>
      <w:r w:rsidRPr="003B1B27">
        <w:t xml:space="preserve"> than </w:t>
      </w:r>
      <w:r w:rsidR="00470C08">
        <w:t xml:space="preserve">female </w:t>
      </w:r>
      <w:r w:rsidRPr="003B1B27">
        <w:t>TB</w:t>
      </w:r>
      <w:r w:rsidR="00470C08">
        <w:t xml:space="preserve"> patients</w:t>
      </w:r>
      <w:r w:rsidRPr="003B1B27">
        <w:t>.</w:t>
      </w:r>
    </w:p>
    <w:p w14:paraId="119D42EF" w14:textId="77777777" w:rsidR="00EC0224" w:rsidRPr="003B1B27" w:rsidRDefault="00EC0224">
      <w:pPr>
        <w:jc w:val="both"/>
      </w:pPr>
    </w:p>
    <w:p w14:paraId="5D438D78" w14:textId="6ABB32F5" w:rsidR="00EC0224" w:rsidRPr="003B1B27" w:rsidRDefault="000F0ED8">
      <w:pPr>
        <w:jc w:val="both"/>
      </w:pPr>
      <w:r w:rsidRPr="003B1B27">
        <w:t xml:space="preserve">We used sex-disaggregated data </w:t>
      </w:r>
      <w:r w:rsidR="00F75F74">
        <w:t xml:space="preserve">of TB patients </w:t>
      </w:r>
      <w:r w:rsidR="000E79D3">
        <w:t>reported to</w:t>
      </w:r>
      <w:r w:rsidRPr="003B1B27">
        <w:t xml:space="preserve"> the World Health Organization for 106 countries to calculate male-to-female</w:t>
      </w:r>
      <w:r w:rsidR="00A22679">
        <w:t xml:space="preserve"> (</w:t>
      </w:r>
      <w:proofErr w:type="gramStart"/>
      <w:r w:rsidR="00A22679">
        <w:t>M:F</w:t>
      </w:r>
      <w:proofErr w:type="gramEnd"/>
      <w:r w:rsidR="00A22679">
        <w:t>)</w:t>
      </w:r>
      <w:r w:rsidRPr="003B1B27">
        <w:t xml:space="preserve"> risk ratios of having </w:t>
      </w:r>
      <w:r w:rsidR="00A01F74">
        <w:t>MDR</w:t>
      </w:r>
      <w:r w:rsidR="00136D5E">
        <w:t>/RR</w:t>
      </w:r>
      <w:r w:rsidR="00A01F74">
        <w:t>-</w:t>
      </w:r>
      <w:r w:rsidR="00470C08">
        <w:t>TB</w:t>
      </w:r>
      <w:r w:rsidRPr="003B1B27">
        <w:t>.</w:t>
      </w:r>
    </w:p>
    <w:p w14:paraId="03971747" w14:textId="77777777" w:rsidR="00EC0224" w:rsidRPr="003B1B27" w:rsidRDefault="00EC0224">
      <w:pPr>
        <w:jc w:val="both"/>
      </w:pPr>
    </w:p>
    <w:p w14:paraId="715CA41F" w14:textId="14D920FF" w:rsidR="00EC0224" w:rsidRPr="003B1B27" w:rsidRDefault="000F0ED8">
      <w:pPr>
        <w:jc w:val="both"/>
      </w:pPr>
      <w:r w:rsidRPr="003B1B27">
        <w:t xml:space="preserve">There was no evidence of either sex being more at risk of </w:t>
      </w:r>
      <w:r w:rsidR="00ED720F">
        <w:t>M</w:t>
      </w:r>
      <w:r w:rsidRPr="003B1B27">
        <w:t>DR</w:t>
      </w:r>
      <w:r w:rsidR="007B09A7">
        <w:t>/RR</w:t>
      </w:r>
      <w:r w:rsidR="00470C08">
        <w:t>-TB</w:t>
      </w:r>
      <w:r w:rsidRPr="003B1B27">
        <w:t xml:space="preserve"> in </w:t>
      </w:r>
      <w:r w:rsidR="00270AC7">
        <w:t>81</w:t>
      </w:r>
      <w:proofErr w:type="gramStart"/>
      <w:r w:rsidRPr="003B1B27">
        <w:t>%(</w:t>
      </w:r>
      <w:proofErr w:type="gramEnd"/>
      <w:r w:rsidR="00270AC7" w:rsidRPr="003B1B27">
        <w:t>8</w:t>
      </w:r>
      <w:r w:rsidR="00270AC7">
        <w:t>6</w:t>
      </w:r>
      <w:r w:rsidRPr="003B1B27">
        <w:t xml:space="preserve">/106) of countries, </w:t>
      </w:r>
      <w:r w:rsidR="003604E6">
        <w:t>with an</w:t>
      </w:r>
      <w:r w:rsidRPr="003B1B27">
        <w:t xml:space="preserve"> overall</w:t>
      </w:r>
      <w:r w:rsidR="003604E6">
        <w:t xml:space="preserve"> random-effects</w:t>
      </w:r>
      <w:r w:rsidR="00F97978">
        <w:t xml:space="preserve"> </w:t>
      </w:r>
      <w:r w:rsidR="003604E6">
        <w:t xml:space="preserve">weighted </w:t>
      </w:r>
      <w:r w:rsidR="00A22679">
        <w:t>M:F</w:t>
      </w:r>
      <w:r w:rsidR="003604E6">
        <w:t xml:space="preserve"> risk ratio of 1.04</w:t>
      </w:r>
      <w:r w:rsidR="000E79D3">
        <w:t>[</w:t>
      </w:r>
      <w:r w:rsidR="003604E6">
        <w:t>95% confidence interval 0.97-1.11</w:t>
      </w:r>
      <w:r w:rsidR="000E79D3">
        <w:t>]</w:t>
      </w:r>
      <w:r w:rsidRPr="003B1B27">
        <w:t xml:space="preserve">. In </w:t>
      </w:r>
      <w:r w:rsidR="00270AC7" w:rsidRPr="003B1B27">
        <w:t>1</w:t>
      </w:r>
      <w:r w:rsidR="00270AC7">
        <w:t>2</w:t>
      </w:r>
      <w:proofErr w:type="gramStart"/>
      <w:r w:rsidRPr="003B1B27">
        <w:t>%(</w:t>
      </w:r>
      <w:proofErr w:type="gramEnd"/>
      <w:r w:rsidR="00270AC7" w:rsidRPr="003B1B27">
        <w:t>1</w:t>
      </w:r>
      <w:r w:rsidR="00270AC7">
        <w:t>3</w:t>
      </w:r>
      <w:r w:rsidRPr="003B1B27">
        <w:t xml:space="preserve">/106) of countries there was evidence that men were more at risk, while in </w:t>
      </w:r>
      <w:r w:rsidR="00270AC7">
        <w:t>7</w:t>
      </w:r>
      <w:r w:rsidRPr="003B1B27">
        <w:t>%(</w:t>
      </w:r>
      <w:r w:rsidR="00270AC7">
        <w:t>7</w:t>
      </w:r>
      <w:r w:rsidRPr="003B1B27">
        <w:t xml:space="preserve">/106) women were more at risk. </w:t>
      </w:r>
      <w:r w:rsidR="00F97978">
        <w:t>T</w:t>
      </w:r>
      <w:r w:rsidRPr="003B1B27">
        <w:t xml:space="preserve">he risk of having TB that was </w:t>
      </w:r>
      <w:r w:rsidR="00ED720F">
        <w:t>M</w:t>
      </w:r>
      <w:r w:rsidR="00ED720F" w:rsidRPr="003B1B27">
        <w:t>DR</w:t>
      </w:r>
      <w:r w:rsidR="007B09A7">
        <w:t>/RR</w:t>
      </w:r>
      <w:r w:rsidR="00ED720F" w:rsidRPr="003B1B27">
        <w:t xml:space="preserve"> </w:t>
      </w:r>
      <w:r w:rsidRPr="003B1B27">
        <w:t xml:space="preserve">increased for men compared to women as </w:t>
      </w:r>
      <w:r w:rsidR="00ED720F">
        <w:t>M</w:t>
      </w:r>
      <w:r w:rsidRPr="003B1B27">
        <w:t>DR</w:t>
      </w:r>
      <w:r w:rsidR="00136D5E">
        <w:t>/RR</w:t>
      </w:r>
      <w:r w:rsidRPr="003B1B27">
        <w:t xml:space="preserve">-TB </w:t>
      </w:r>
      <w:r w:rsidR="00E67FB6">
        <w:t>incidence</w:t>
      </w:r>
      <w:r w:rsidRPr="003B1B27">
        <w:t xml:space="preserve"> increased, and was higher for men than women in the Former Soviet Union</w:t>
      </w:r>
      <w:r w:rsidR="006F2294">
        <w:t>,</w:t>
      </w:r>
      <w:r w:rsidR="003604E6">
        <w:t xml:space="preserve"> where the risk ratio was 1.16</w:t>
      </w:r>
      <w:r w:rsidR="000E79D3">
        <w:t>[</w:t>
      </w:r>
      <w:r w:rsidR="003604E6">
        <w:t>1.06-1.28</w:t>
      </w:r>
      <w:r w:rsidR="000E79D3">
        <w:t>]</w:t>
      </w:r>
      <w:r w:rsidRPr="003B1B27">
        <w:t xml:space="preserve">. Conversely, the risk increased for women compared to men as GDP increased, and was higher for women than men in countries where </w:t>
      </w:r>
      <w:r w:rsidR="003604E6">
        <w:t>the majority</w:t>
      </w:r>
      <w:r w:rsidRPr="003B1B27">
        <w:t xml:space="preserve"> of TB burden was found in the foreign-born population</w:t>
      </w:r>
      <w:r w:rsidR="003604E6">
        <w:t>,</w:t>
      </w:r>
      <w:r w:rsidR="003604E6" w:rsidRPr="003604E6">
        <w:t xml:space="preserve"> </w:t>
      </w:r>
      <w:r w:rsidR="003604E6">
        <w:t>where the risk ratio</w:t>
      </w:r>
      <w:r w:rsidR="000E79D3">
        <w:t xml:space="preserve"> was</w:t>
      </w:r>
      <w:r w:rsidR="003604E6">
        <w:t xml:space="preserve"> </w:t>
      </w:r>
      <w:r w:rsidR="003604E6" w:rsidRPr="003B1B27">
        <w:rPr>
          <w:highlight w:val="white"/>
        </w:rPr>
        <w:t>0.8</w:t>
      </w:r>
      <w:r w:rsidR="00181BF0">
        <w:rPr>
          <w:highlight w:val="white"/>
        </w:rPr>
        <w:t>4</w:t>
      </w:r>
      <w:r w:rsidR="000E79D3">
        <w:rPr>
          <w:highlight w:val="white"/>
        </w:rPr>
        <w:t>[</w:t>
      </w:r>
      <w:r w:rsidR="003604E6" w:rsidRPr="003B1B27">
        <w:rPr>
          <w:highlight w:val="white"/>
        </w:rPr>
        <w:t>0.75-0.9</w:t>
      </w:r>
      <w:r w:rsidR="00181BF0">
        <w:rPr>
          <w:highlight w:val="white"/>
        </w:rPr>
        <w:t>4</w:t>
      </w:r>
      <w:r w:rsidR="000E79D3">
        <w:t>]</w:t>
      </w:r>
      <w:r w:rsidR="003604E6">
        <w:t>.</w:t>
      </w:r>
    </w:p>
    <w:p w14:paraId="0A1133B3" w14:textId="77777777" w:rsidR="00EC0224" w:rsidRPr="003B1B27" w:rsidRDefault="00EC0224">
      <w:pPr>
        <w:jc w:val="both"/>
      </w:pPr>
    </w:p>
    <w:p w14:paraId="7C686C77" w14:textId="1A0C822E" w:rsidR="00EC0224" w:rsidRPr="003B1B27" w:rsidRDefault="00D96CA5">
      <w:pPr>
        <w:jc w:val="both"/>
      </w:pPr>
      <w:r>
        <w:t>I</w:t>
      </w:r>
      <w:r w:rsidR="000F0ED8" w:rsidRPr="003B1B27">
        <w:t xml:space="preserve">n </w:t>
      </w:r>
      <w:r w:rsidRPr="003B1B27">
        <w:t>general,</w:t>
      </w:r>
      <w:r w:rsidR="000F0ED8" w:rsidRPr="003B1B27">
        <w:t xml:space="preserve"> the risk of </w:t>
      </w:r>
      <w:r w:rsidR="00ED720F">
        <w:t>M</w:t>
      </w:r>
      <w:r w:rsidR="00ED720F" w:rsidRPr="003B1B27">
        <w:t>DR</w:t>
      </w:r>
      <w:r w:rsidR="00136D5E">
        <w:t>/RR</w:t>
      </w:r>
      <w:r w:rsidR="00470C08">
        <w:t>-TB</w:t>
      </w:r>
      <w:r w:rsidR="000F0ED8" w:rsidRPr="003B1B27">
        <w:t xml:space="preserve">, among those with TB, </w:t>
      </w:r>
      <w:r w:rsidR="000870E5">
        <w:t>i</w:t>
      </w:r>
      <w:r w:rsidR="000F0ED8" w:rsidRPr="003B1B27">
        <w:t xml:space="preserve">s the same for men as for women. </w:t>
      </w:r>
      <w:r>
        <w:t>However, m</w:t>
      </w:r>
      <w:r w:rsidRPr="00F75F74">
        <w:t>en in high</w:t>
      </w:r>
      <w:r>
        <w:t>er</w:t>
      </w:r>
      <w:r w:rsidRPr="00F75F74">
        <w:t xml:space="preserve"> MDR</w:t>
      </w:r>
      <w:r w:rsidR="00136D5E">
        <w:t>/RR</w:t>
      </w:r>
      <w:r w:rsidRPr="00F75F74">
        <w:t xml:space="preserve">-TB burden countries, particularly the Former Soviet Union, face </w:t>
      </w:r>
      <w:r>
        <w:t>an</w:t>
      </w:r>
      <w:r w:rsidRPr="00F75F74">
        <w:t xml:space="preserve"> increased risk that their infection is </w:t>
      </w:r>
      <w:r w:rsidR="00C136D2">
        <w:t>MDR</w:t>
      </w:r>
      <w:r w:rsidR="00136D5E">
        <w:t>/RR</w:t>
      </w:r>
      <w:r w:rsidR="00C136D2">
        <w:t>-TB</w:t>
      </w:r>
      <w:r>
        <w:t xml:space="preserve">, </w:t>
      </w:r>
      <w:r w:rsidR="00AB499A">
        <w:t xml:space="preserve">highlighting the need </w:t>
      </w:r>
      <w:bookmarkStart w:id="1" w:name="_Hlk34740641"/>
      <w:r w:rsidR="00AB499A">
        <w:t>for a gender-differentiated approach to TB case-finding and care</w:t>
      </w:r>
      <w:bookmarkEnd w:id="1"/>
      <w:r w:rsidR="00AB499A">
        <w:t>.</w:t>
      </w:r>
      <w:r w:rsidR="00AB499A" w:rsidDel="00AB499A">
        <w:t xml:space="preserve"> </w:t>
      </w:r>
    </w:p>
    <w:p w14:paraId="4EDA78AD" w14:textId="77777777" w:rsidR="00EC0224" w:rsidRPr="003B1B27" w:rsidRDefault="00EC0224">
      <w:pPr>
        <w:jc w:val="both"/>
      </w:pPr>
    </w:p>
    <w:p w14:paraId="130699AE" w14:textId="77777777" w:rsidR="00EC0224" w:rsidRPr="003B1B27" w:rsidRDefault="00EC0224"/>
    <w:p w14:paraId="7F426546" w14:textId="77777777" w:rsidR="00EC0224" w:rsidRPr="003B1B27" w:rsidRDefault="000F0ED8">
      <w:pPr>
        <w:rPr>
          <w:b/>
        </w:rPr>
      </w:pPr>
      <w:r w:rsidRPr="003B1B27">
        <w:br w:type="page"/>
      </w:r>
    </w:p>
    <w:p w14:paraId="3134300F" w14:textId="5EAEE736" w:rsidR="00EC0224" w:rsidRDefault="000F0ED8">
      <w:pPr>
        <w:jc w:val="both"/>
        <w:rPr>
          <w:b/>
        </w:rPr>
      </w:pPr>
      <w:r w:rsidRPr="003B1B27">
        <w:rPr>
          <w:b/>
        </w:rPr>
        <w:lastRenderedPageBreak/>
        <w:t>INTRODUCTION</w:t>
      </w:r>
    </w:p>
    <w:p w14:paraId="76E8E585" w14:textId="77777777" w:rsidR="000870E5" w:rsidRPr="003B1B27" w:rsidRDefault="000870E5">
      <w:pPr>
        <w:jc w:val="both"/>
        <w:rPr>
          <w:b/>
        </w:rPr>
      </w:pPr>
    </w:p>
    <w:p w14:paraId="5AF5104C" w14:textId="07FE6812" w:rsidR="00FC5B87" w:rsidRDefault="00FC5B87" w:rsidP="00FC5B87">
      <w:pPr>
        <w:jc w:val="both"/>
      </w:pPr>
      <w:r>
        <w:t>Tuberculosis (TB) is the leading infectious cause of death globally, responsible for 1.</w:t>
      </w:r>
      <w:r w:rsidR="00A6496E">
        <w:t xml:space="preserve">5 </w:t>
      </w:r>
      <w:r>
        <w:t>million deaths in 201</w:t>
      </w:r>
      <w:r w:rsidR="00436A23">
        <w:t>8</w:t>
      </w:r>
      <w:r>
        <w:t xml:space="preserve">. With </w:t>
      </w:r>
      <w:r w:rsidR="00C10C7F">
        <w:t>around</w:t>
      </w:r>
      <w:r>
        <w:t xml:space="preserve"> 2</w:t>
      </w:r>
      <w:r w:rsidR="00C10C7F">
        <w:t>14</w:t>
      </w:r>
      <w:r>
        <w:t>,000 of these deaths attributable to multidrug-</w:t>
      </w:r>
      <w:r w:rsidR="00136D5E">
        <w:t xml:space="preserve"> or rifampicin-</w:t>
      </w:r>
      <w:r>
        <w:t>resistant (MDR</w:t>
      </w:r>
      <w:r w:rsidR="00136D5E">
        <w:t>/RR</w:t>
      </w:r>
      <w:r>
        <w:t>) TB</w:t>
      </w:r>
      <w:r w:rsidR="00E67FB6">
        <w:t xml:space="preserve"> disease</w:t>
      </w:r>
      <w:r w:rsidR="009C5566">
        <w:t>,</w:t>
      </w:r>
      <w:r w:rsidR="00015C95">
        <w:fldChar w:fldCharType="begin"/>
      </w:r>
      <w:r w:rsidR="00015C95">
        <w:instrText xml:space="preserve"> ADDIN EN.CITE &lt;EndNote&gt;&lt;Cite&gt;&lt;Author&gt;World Health Organization&lt;/Author&gt;&lt;Year&gt;2019&lt;/Year&gt;&lt;RecNum&gt;8699&lt;/RecNum&gt;&lt;DisplayText&gt;&lt;style face="superscript"&gt;1&lt;/style&gt;&lt;/DisplayText&gt;&lt;record&gt;&lt;rec-number&gt;8699&lt;/rec-number&gt;&lt;foreign-keys&gt;&lt;key app="EN" db-id="wzavzsdf4p9eddewresxf55d5w2dewwwtd9d" timestamp="1570784067"&gt;8699&lt;/key&gt;&lt;/foreign-keys&gt;&lt;ref-type name="Report"&gt;27&lt;/ref-type&gt;&lt;contributors&gt;&lt;authors&gt;&lt;author&gt;World Health Organization,&lt;/author&gt;&lt;/authors&gt;&lt;secondary-authors&gt;&lt;author&gt;World Health Organization&lt;/author&gt;&lt;/secondary-authors&gt;&lt;/contributors&gt;&lt;titles&gt;&lt;title&gt;Global Tuberculosis Report 2019&lt;/title&gt;&lt;/titles&gt;&lt;dates&gt;&lt;year&gt;2019&lt;/year&gt;&lt;/dates&gt;&lt;pub-location&gt;Geneva, Switzerland&lt;/pub-location&gt;&lt;urls&gt;&lt;/urls&gt;&lt;/record&gt;&lt;/Cite&gt;&lt;/EndNote&gt;</w:instrText>
      </w:r>
      <w:r w:rsidR="00015C95">
        <w:fldChar w:fldCharType="separate"/>
      </w:r>
      <w:r w:rsidR="00015C95" w:rsidRPr="00015C95">
        <w:rPr>
          <w:noProof/>
          <w:vertAlign w:val="superscript"/>
        </w:rPr>
        <w:t>1</w:t>
      </w:r>
      <w:r w:rsidR="00015C95">
        <w:fldChar w:fldCharType="end"/>
      </w:r>
      <w:r>
        <w:t xml:space="preserve"> TB contributes a third of all antimicrobial resistance (AMR) deaths globally, more than any other single infection.</w:t>
      </w:r>
      <w:r w:rsidR="00AB34C3">
        <w:fldChar w:fldCharType="begin"/>
      </w:r>
      <w:r w:rsidR="00015C95">
        <w:instrText xml:space="preserve"> ADDIN EN.CITE &lt;EndNote&gt;&lt;Cite&gt;&lt;Author&gt;Interagency Coordination Group on Antimicrobial Resistance&lt;/Author&gt;&lt;Year&gt;2019&lt;/Year&gt;&lt;RecNum&gt;8647&lt;/RecNum&gt;&lt;DisplayText&gt;&lt;style face="superscript"&gt;2&lt;/style&gt;&lt;/DisplayText&gt;&lt;record&gt;&lt;rec-number&gt;8647&lt;/rec-number&gt;&lt;foreign-keys&gt;&lt;key app="EN" db-id="wzavzsdf4p9eddewresxf55d5w2dewwwtd9d" timestamp="1567768250"&gt;8647&lt;/key&gt;&lt;/foreign-keys&gt;&lt;ref-type name="Report"&gt;27&lt;/ref-type&gt;&lt;contributors&gt;&lt;authors&gt;&lt;author&gt;Interagency Coordination Group on Antimicrobial Resistance,&lt;/author&gt;&lt;/authors&gt;&lt;tertiary-authors&gt;&lt;author&gt;IACG&lt;/author&gt;&lt;/tertiary-authors&gt;&lt;/contributors&gt;&lt;titles&gt;&lt;title&gt;No Time to Wait: Securing the Future from Drug-Resistant Infections. Report to the Secretary-General of the United Nations&lt;/title&gt;&lt;/titles&gt;&lt;dates&gt;&lt;year&gt;2019&lt;/year&gt;&lt;/dates&gt;&lt;pub-location&gt;Geneva, Switzerland&lt;/pub-location&gt;&lt;urls&gt;&lt;/urls&gt;&lt;/record&gt;&lt;/Cite&gt;&lt;/EndNote&gt;</w:instrText>
      </w:r>
      <w:r w:rsidR="00AB34C3">
        <w:fldChar w:fldCharType="separate"/>
      </w:r>
      <w:r w:rsidR="00015C95" w:rsidRPr="00015C95">
        <w:rPr>
          <w:noProof/>
          <w:vertAlign w:val="superscript"/>
        </w:rPr>
        <w:t>2</w:t>
      </w:r>
      <w:r w:rsidR="00AB34C3">
        <w:fldChar w:fldCharType="end"/>
      </w:r>
      <w:r>
        <w:t xml:space="preserve"> </w:t>
      </w:r>
    </w:p>
    <w:p w14:paraId="067F214F" w14:textId="77777777" w:rsidR="00FC5B87" w:rsidRDefault="00FC5B87" w:rsidP="00FC5B87">
      <w:pPr>
        <w:jc w:val="both"/>
      </w:pPr>
    </w:p>
    <w:p w14:paraId="0720BDEE" w14:textId="6C325B15" w:rsidR="00F45A57" w:rsidRDefault="00FC5B87" w:rsidP="00E560D0">
      <w:pPr>
        <w:jc w:val="both"/>
      </w:pPr>
      <w:bookmarkStart w:id="2" w:name="_Hlk37162346"/>
      <w:r>
        <w:t xml:space="preserve">Of </w:t>
      </w:r>
      <w:r w:rsidR="00E05912">
        <w:t>an estimated 10</w:t>
      </w:r>
      <w:r>
        <w:t xml:space="preserve"> million </w:t>
      </w:r>
      <w:r w:rsidR="00C10C7F">
        <w:t>new cases of TB</w:t>
      </w:r>
      <w:r>
        <w:t xml:space="preserve"> </w:t>
      </w:r>
      <w:r w:rsidR="00C10C7F">
        <w:t>notified</w:t>
      </w:r>
      <w:r>
        <w:t xml:space="preserve"> in 201</w:t>
      </w:r>
      <w:r w:rsidR="00C10C7F">
        <w:t>8</w:t>
      </w:r>
      <w:r>
        <w:t xml:space="preserve">, </w:t>
      </w:r>
      <w:r w:rsidR="00E05912">
        <w:t>6.3 million</w:t>
      </w:r>
      <w:r>
        <w:t xml:space="preserve"> were </w:t>
      </w:r>
      <w:r w:rsidR="00E05912">
        <w:t>male and</w:t>
      </w:r>
      <w:r>
        <w:t xml:space="preserve"> </w:t>
      </w:r>
      <w:r w:rsidR="00324AED">
        <w:t>3</w:t>
      </w:r>
      <w:r w:rsidR="00E05912">
        <w:t>.7 million</w:t>
      </w:r>
      <w:r>
        <w:t xml:space="preserve"> were </w:t>
      </w:r>
      <w:r w:rsidR="00E05912">
        <w:t>female</w:t>
      </w:r>
      <w:r w:rsidR="00AB34C3">
        <w:t>.</w:t>
      </w:r>
      <w:bookmarkEnd w:id="2"/>
      <w:r w:rsidR="00015C95">
        <w:fldChar w:fldCharType="begin"/>
      </w:r>
      <w:r w:rsidR="00015C95">
        <w:instrText xml:space="preserve"> ADDIN EN.CITE &lt;EndNote&gt;&lt;Cite&gt;&lt;Author&gt;World Health Organization&lt;/Author&gt;&lt;Year&gt;2019&lt;/Year&gt;&lt;RecNum&gt;8699&lt;/RecNum&gt;&lt;DisplayText&gt;&lt;style face="superscript"&gt;1&lt;/style&gt;&lt;/DisplayText&gt;&lt;record&gt;&lt;rec-number&gt;8699&lt;/rec-number&gt;&lt;foreign-keys&gt;&lt;key app="EN" db-id="wzavzsdf4p9eddewresxf55d5w2dewwwtd9d" timestamp="1570784067"&gt;8699&lt;/key&gt;&lt;/foreign-keys&gt;&lt;ref-type name="Report"&gt;27&lt;/ref-type&gt;&lt;contributors&gt;&lt;authors&gt;&lt;author&gt;World Health Organization,&lt;/author&gt;&lt;/authors&gt;&lt;secondary-authors&gt;&lt;author&gt;World Health Organization&lt;/author&gt;&lt;/secondary-authors&gt;&lt;/contributors&gt;&lt;titles&gt;&lt;title&gt;Global Tuberculosis Report 2019&lt;/title&gt;&lt;/titles&gt;&lt;dates&gt;&lt;year&gt;2019&lt;/year&gt;&lt;/dates&gt;&lt;pub-location&gt;Geneva, Switzerland&lt;/pub-location&gt;&lt;urls&gt;&lt;/urls&gt;&lt;/record&gt;&lt;/Cite&gt;&lt;/EndNote&gt;</w:instrText>
      </w:r>
      <w:r w:rsidR="00015C95">
        <w:fldChar w:fldCharType="separate"/>
      </w:r>
      <w:r w:rsidR="00015C95" w:rsidRPr="00015C95">
        <w:rPr>
          <w:noProof/>
          <w:vertAlign w:val="superscript"/>
        </w:rPr>
        <w:t>1</w:t>
      </w:r>
      <w:r w:rsidR="00015C95">
        <w:fldChar w:fldCharType="end"/>
      </w:r>
      <w:r>
        <w:t xml:space="preserve"> Men make up a greater proportion of undiagnosed prevalent TB, with </w:t>
      </w:r>
      <w:r w:rsidR="00B81855">
        <w:t xml:space="preserve">over twice as many cases </w:t>
      </w:r>
      <w:r w:rsidR="00B048C3">
        <w:t xml:space="preserve">being missed </w:t>
      </w:r>
      <w:r w:rsidR="00B81855">
        <w:t xml:space="preserve">among men as </w:t>
      </w:r>
      <w:r w:rsidR="00B048C3">
        <w:t xml:space="preserve">compared to </w:t>
      </w:r>
      <w:r w:rsidR="00B81855">
        <w:t xml:space="preserve">women </w:t>
      </w:r>
      <w:r>
        <w:t>in low- and middle-income countries</w:t>
      </w:r>
      <w:r w:rsidR="00AB34C3">
        <w:t>.</w:t>
      </w:r>
      <w:r w:rsidR="00E032C1">
        <w:fldChar w:fldCharType="begin">
          <w:fldData xml:space="preserve">PEVuZE5vdGU+PENpdGUgRXhjbHVkZVllYXI9IjEiPjxBdXRob3I+SG9ydG9uPC9BdXRob3I+PFll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</w:fldData>
        </w:fldChar>
      </w:r>
      <w:r w:rsidR="00015C95">
        <w:instrText xml:space="preserve"> ADDIN EN.CITE </w:instrText>
      </w:r>
      <w:r w:rsidR="00015C95">
        <w:fldChar w:fldCharType="begin">
          <w:fldData xml:space="preserve">PEVuZE5vdGU+PENpdGUgRXhjbHVkZVllYXI9IjEiPjxBdXRob3I+SG9ydG9uPC9BdXRob3I+PFll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</w:fldData>
        </w:fldChar>
      </w:r>
      <w:r w:rsidR="00015C95">
        <w:instrText xml:space="preserve"> ADDIN EN.CITE.DATA </w:instrText>
      </w:r>
      <w:r w:rsidR="00015C95">
        <w:fldChar w:fldCharType="end"/>
      </w:r>
      <w:r w:rsidR="00E032C1">
        <w:fldChar w:fldCharType="separate"/>
      </w:r>
      <w:r w:rsidR="00015C95" w:rsidRPr="00015C95">
        <w:rPr>
          <w:noProof/>
          <w:vertAlign w:val="superscript"/>
        </w:rPr>
        <w:t>3</w:t>
      </w:r>
      <w:r w:rsidR="00E032C1">
        <w:fldChar w:fldCharType="end"/>
      </w:r>
      <w:r>
        <w:t xml:space="preserve"> Furthermore, </w:t>
      </w:r>
      <w:r w:rsidR="007D7AC8">
        <w:t xml:space="preserve">once diagnosed </w:t>
      </w:r>
      <w:r>
        <w:t xml:space="preserve">men have </w:t>
      </w:r>
      <w:r w:rsidR="00B048C3">
        <w:t xml:space="preserve">poorer </w:t>
      </w:r>
      <w:r>
        <w:t>treatment outcomes than women.</w:t>
      </w:r>
      <w:r w:rsidR="00AB34C3">
        <w:fldChar w:fldCharType="begin"/>
      </w:r>
      <w:r w:rsidR="00015C95">
        <w:instrText xml:space="preserve"> ADDIN EN.CITE &lt;EndNote&gt;&lt;Cite&gt;&lt;Author&gt;Van den Hof&lt;/Author&gt;&lt;Year&gt;2010&lt;/Year&gt;&lt;RecNum&gt;8674&lt;/RecNum&gt;&lt;DisplayText&gt;&lt;style face="superscript"&gt;4&lt;/style&gt;&lt;/DisplayText&gt;&lt;record&gt;&lt;rec-number&gt;8674&lt;/rec-number&gt;&lt;foreign-keys&gt;&lt;key app="EN" db-id="wzavzsdf4p9eddewresxf55d5w2dewwwtd9d" timestamp="1569330971"&gt;8674&lt;/key&gt;&lt;/foreign-keys&gt;&lt;ref-type name="Report"&gt;27&lt;/ref-type&gt;&lt;contributors&gt;&lt;authors&gt;&lt;author&gt;Van den Hof, S.&lt;/author&gt;&lt;author&gt;Najlis, C.A.&lt;/author&gt;&lt;author&gt;Bloss, E.&lt;/author&gt;&lt;author&gt;Straetemans, M.&lt;/author&gt;&lt;/authors&gt;&lt;/contributors&gt;&lt;titles&gt;&lt;title&gt;A systematic review on the role of gender in tuberculosis control&lt;/title&gt;&lt;/titles&gt;&lt;dates&gt;&lt;year&gt;2010&lt;/year&gt;&lt;/dates&gt;&lt;pub-location&gt;The Hague, Netherlands&lt;/pub-location&gt;&lt;publisher&gt;KNCV Tuberculosis Foundation.&lt;/publisher&gt;&lt;urls&gt;&lt;related-urls&gt;&lt;url&gt;https://www.kncvtbc.org/uploaded/2015/09/Role_of_Gender_in_TB_Control.pdf&lt;/url&gt;&lt;/related-urls&gt;&lt;/urls&gt;&lt;/record&gt;&lt;/Cite&gt;&lt;/EndNote&gt;</w:instrText>
      </w:r>
      <w:r w:rsidR="00AB34C3">
        <w:fldChar w:fldCharType="separate"/>
      </w:r>
      <w:r w:rsidR="00015C95" w:rsidRPr="00015C95">
        <w:rPr>
          <w:noProof/>
          <w:vertAlign w:val="superscript"/>
        </w:rPr>
        <w:t>4</w:t>
      </w:r>
      <w:r w:rsidR="00AB34C3">
        <w:fldChar w:fldCharType="end"/>
      </w:r>
      <w:r>
        <w:t xml:space="preserve"> Despite clear evidence of substantial sex disparities in the burden of TB, whether these sex disparities extend </w:t>
      </w:r>
      <w:r w:rsidR="00B569EB">
        <w:t xml:space="preserve">to </w:t>
      </w:r>
      <w:r w:rsidR="00A01F74">
        <w:t>M</w:t>
      </w:r>
      <w:r>
        <w:t>DR</w:t>
      </w:r>
      <w:r w:rsidR="00136D5E">
        <w:t>/RR</w:t>
      </w:r>
      <w:r w:rsidR="008B6054">
        <w:t>-</w:t>
      </w:r>
      <w:r>
        <w:t>TB is not well-understood.</w:t>
      </w:r>
      <w:r w:rsidR="00844918">
        <w:t xml:space="preserve"> </w:t>
      </w:r>
    </w:p>
    <w:p w14:paraId="713E11D0" w14:textId="77777777" w:rsidR="00F45A57" w:rsidRDefault="00F45A57" w:rsidP="00E560D0">
      <w:pPr>
        <w:jc w:val="both"/>
      </w:pPr>
    </w:p>
    <w:p w14:paraId="3137AE10" w14:textId="1B3CB6DE" w:rsidR="00E52964" w:rsidRDefault="00F45A57" w:rsidP="00E560D0">
      <w:pPr>
        <w:jc w:val="both"/>
      </w:pPr>
      <w:r>
        <w:t>Potential risk factors for drug-resistance</w:t>
      </w:r>
      <w:r w:rsidRPr="00E934AA">
        <w:t xml:space="preserve"> </w:t>
      </w:r>
      <w:r>
        <w:t>may be more common in one sex, particularly men, than the other, which might be expected to further compound the known difference in risk in TB between sexes. Examples include a previous history of TB disease</w:t>
      </w:r>
      <w:r w:rsidRPr="00E934AA">
        <w:t xml:space="preserve"> </w:t>
      </w:r>
      <w:r>
        <w:t>and</w:t>
      </w:r>
      <w:r w:rsidRPr="00E934AA">
        <w:t xml:space="preserve"> treatment, reduced </w:t>
      </w:r>
      <w:r>
        <w:t xml:space="preserve">treatment </w:t>
      </w:r>
      <w:r w:rsidRPr="00E934AA">
        <w:t xml:space="preserve">adherence, </w:t>
      </w:r>
      <w:r>
        <w:t xml:space="preserve">longer </w:t>
      </w:r>
      <w:r w:rsidRPr="00E934AA">
        <w:t xml:space="preserve">duration of illness, imprisonment, </w:t>
      </w:r>
      <w:r>
        <w:t xml:space="preserve">smoking, </w:t>
      </w:r>
      <w:r w:rsidRPr="00E934AA">
        <w:t xml:space="preserve">and </w:t>
      </w:r>
      <w:r>
        <w:t>concurrent illnesses</w:t>
      </w:r>
      <w:r w:rsidRPr="00E934AA">
        <w:t xml:space="preserve"> such as chronic obstructive pulmonary disease.</w:t>
      </w:r>
      <w:r w:rsidRPr="00E934AA">
        <w:fldChar w:fldCharType="begin">
          <w:fldData xml:space="preserve">PEVuZE5vdGU+PENpdGU+PEF1dGhvcj5QcmFkaXB0YTwvQXV0aG9yPjxZZWFyPjIwMTg8L1llYXI+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</w:fldData>
        </w:fldChar>
      </w:r>
      <w:r w:rsidR="008832FF">
        <w:instrText xml:space="preserve"> ADDIN EN.CITE </w:instrText>
      </w:r>
      <w:r w:rsidR="008832FF">
        <w:fldChar w:fldCharType="begin">
          <w:fldData xml:space="preserve">PEVuZE5vdGU+PENpdGU+PEF1dGhvcj5QcmFkaXB0YTwvQXV0aG9yPjxZZWFyPjIwMTg8L1llYXI+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</w:fldData>
        </w:fldChar>
      </w:r>
      <w:r w:rsidR="008832FF">
        <w:instrText xml:space="preserve"> ADDIN EN.CITE.DATA </w:instrText>
      </w:r>
      <w:r w:rsidR="008832FF">
        <w:fldChar w:fldCharType="end"/>
      </w:r>
      <w:r w:rsidRPr="00E934AA">
        <w:fldChar w:fldCharType="separate"/>
      </w:r>
      <w:r w:rsidR="008832FF" w:rsidRPr="008832FF">
        <w:rPr>
          <w:noProof/>
          <w:vertAlign w:val="superscript"/>
        </w:rPr>
        <w:t>5,6</w:t>
      </w:r>
      <w:r w:rsidRPr="00E934AA">
        <w:fldChar w:fldCharType="end"/>
      </w:r>
      <w:r w:rsidR="00970C04">
        <w:t xml:space="preserve"> These risk factors will likely vary by setting</w:t>
      </w:r>
      <w:r w:rsidR="008A0AC0">
        <w:t xml:space="preserve">. For example, in countries </w:t>
      </w:r>
      <w:r w:rsidR="003F35E4">
        <w:t xml:space="preserve">of </w:t>
      </w:r>
      <w:r w:rsidR="00970C04">
        <w:t>the Former Soviet Union</w:t>
      </w:r>
      <w:r w:rsidR="008A0AC0">
        <w:t xml:space="preserve"> there ha</w:t>
      </w:r>
      <w:r w:rsidR="00844918">
        <w:t>ve</w:t>
      </w:r>
      <w:r w:rsidR="008A0AC0">
        <w:t xml:space="preserve"> been </w:t>
      </w:r>
      <w:r w:rsidR="003F35E4">
        <w:t>high</w:t>
      </w:r>
      <w:r w:rsidR="00970C04">
        <w:t xml:space="preserve"> </w:t>
      </w:r>
      <w:r w:rsidR="008A0AC0">
        <w:t xml:space="preserve">levels of </w:t>
      </w:r>
      <w:r w:rsidR="00970C04">
        <w:t xml:space="preserve">past </w:t>
      </w:r>
      <w:r w:rsidR="008A0AC0">
        <w:t xml:space="preserve">TB </w:t>
      </w:r>
      <w:r w:rsidR="00970C04">
        <w:t xml:space="preserve">drug exposure </w:t>
      </w:r>
      <w:r w:rsidR="008A0AC0">
        <w:t xml:space="preserve">combined with a </w:t>
      </w:r>
      <w:r w:rsidR="003F35E4">
        <w:t>degraded health system</w:t>
      </w:r>
      <w:r w:rsidR="007D7AC8">
        <w:t xml:space="preserve"> which may lead to reduced treatment support</w:t>
      </w:r>
      <w:r w:rsidR="00970C04">
        <w:t>,</w:t>
      </w:r>
      <w:r w:rsidR="003F35E4">
        <w:fldChar w:fldCharType="begin"/>
      </w:r>
      <w:r w:rsidR="008832FF">
        <w:instrText xml:space="preserve"> ADDIN EN.CITE &lt;EndNote&gt;&lt;Cite&gt;&lt;Author&gt;The Economist Intelligence Unit&lt;/Author&gt;&lt;Year&gt;2019&lt;/Year&gt;&lt;RecNum&gt;8636&lt;/RecNum&gt;&lt;DisplayText&gt;&lt;style face="superscript"&gt;7&lt;/style&gt;&lt;/DisplayText&gt;&lt;record&gt;&lt;rec-number&gt;8636&lt;/rec-number&gt;&lt;foreign-keys&gt;&lt;key app="EN" db-id="wzavzsdf4p9eddewresxf55d5w2dewwwtd9d" timestamp="1558701927"&gt;8636&lt;/key&gt;&lt;/foreign-keys&gt;&lt;ref-type name="Report"&gt;27&lt;/ref-type&gt;&lt;contributors&gt;&lt;authors&gt;&lt;author&gt; The Economist Intelligence Unit,&lt;/author&gt;&lt;/authors&gt;&lt;/contributors&gt;&lt;titles&gt;&lt;title&gt;It’s Time to End Drug-Resistant Tuberculosis: the Case for Action&lt;/title&gt;&lt;/titles&gt;&lt;dates&gt;&lt;year&gt;2019&lt;/year&gt;&lt;/dates&gt;&lt;urls&gt;&lt;/urls&gt;&lt;/record&gt;&lt;/Cite&gt;&lt;/EndNote&gt;</w:instrText>
      </w:r>
      <w:r w:rsidR="003F35E4">
        <w:fldChar w:fldCharType="separate"/>
      </w:r>
      <w:r w:rsidR="008832FF" w:rsidRPr="008832FF">
        <w:rPr>
          <w:noProof/>
          <w:vertAlign w:val="superscript"/>
        </w:rPr>
        <w:t>7</w:t>
      </w:r>
      <w:r w:rsidR="003F35E4">
        <w:fldChar w:fldCharType="end"/>
      </w:r>
      <w:r w:rsidR="008A0AC0">
        <w:t xml:space="preserve"> and hence high </w:t>
      </w:r>
      <w:r w:rsidR="00844918">
        <w:t xml:space="preserve">rates of </w:t>
      </w:r>
      <w:r w:rsidR="008A0AC0">
        <w:t>MDR</w:t>
      </w:r>
      <w:r w:rsidR="00136D5E">
        <w:t>/RR</w:t>
      </w:r>
      <w:r w:rsidR="008A0AC0">
        <w:t>-TB</w:t>
      </w:r>
      <w:r w:rsidR="00844918">
        <w:t>.</w:t>
      </w:r>
      <w:r w:rsidR="00970C04">
        <w:t xml:space="preserve"> </w:t>
      </w:r>
    </w:p>
    <w:p w14:paraId="12855892" w14:textId="20A396A2" w:rsidR="00AB7FB7" w:rsidRDefault="00AB7FB7" w:rsidP="00E560D0">
      <w:pPr>
        <w:jc w:val="both"/>
      </w:pPr>
    </w:p>
    <w:p w14:paraId="5AD30B02" w14:textId="62DD2445" w:rsidR="00FC5B87" w:rsidRDefault="00FC5B87" w:rsidP="00FC5B87">
      <w:pPr>
        <w:jc w:val="both"/>
      </w:pPr>
      <w:r>
        <w:t>United Nations Member States have committed to addressing the global threats of both TB</w:t>
      </w:r>
      <w:r w:rsidR="002D435E">
        <w:fldChar w:fldCharType="begin"/>
      </w:r>
      <w:r w:rsidR="008832FF">
        <w:instrText xml:space="preserve"> ADDIN EN.CITE &lt;EndNote&gt;&lt;Cite&gt;&lt;Author&gt;United Nations General Assembly&lt;/Author&gt;&lt;Year&gt;2018&lt;/Year&gt;&lt;RecNum&gt;8675&lt;/RecNum&gt;&lt;DisplayText&gt;&lt;style face="superscript"&gt;8&lt;/style&gt;&lt;/DisplayText&gt;&lt;record&gt;&lt;rec-number&gt;8675&lt;/rec-number&gt;&lt;foreign-keys&gt;&lt;key app="EN" db-id="wzavzsdf4p9eddewresxf55d5w2dewwwtd9d" timestamp="1569331939"&gt;8675&lt;/key&gt;&lt;/foreign-keys&gt;&lt;ref-type name="Government Document"&gt;46&lt;/ref-type&gt;&lt;contributors&gt;&lt;authors&gt;&lt;author&gt;United Nations General Assembly,&lt;/author&gt;&lt;/authors&gt;&lt;/contributors&gt;&lt;titles&gt;&lt;title&gt;Political Declaration of the High-Level Meeting of the United Nations General Assembly on the Fight against Tuberculosis&lt;/title&gt;&lt;/titles&gt;&lt;dates&gt;&lt;year&gt;2018&lt;/year&gt;&lt;/dates&gt;&lt;pub-location&gt;New York, USA&lt;/pub-location&gt;&lt;publisher&gt;United Nations General Assembly&lt;/publisher&gt;&lt;urls&gt;&lt;related-urls&gt;&lt;url&gt;https://www.who.int/tb/unhlmonTBDeclaration.pdf&lt;/url&gt;&lt;/related-urls&gt;&lt;/urls&gt;&lt;/record&gt;&lt;/Cite&gt;&lt;/EndNote&gt;</w:instrText>
      </w:r>
      <w:r w:rsidR="002D435E">
        <w:fldChar w:fldCharType="separate"/>
      </w:r>
      <w:r w:rsidR="008832FF" w:rsidRPr="008832FF">
        <w:rPr>
          <w:noProof/>
          <w:vertAlign w:val="superscript"/>
        </w:rPr>
        <w:t>8</w:t>
      </w:r>
      <w:r w:rsidR="002D435E">
        <w:fldChar w:fldCharType="end"/>
      </w:r>
      <w:r w:rsidR="002D435E">
        <w:t xml:space="preserve"> </w:t>
      </w:r>
      <w:r>
        <w:t>and AMR</w:t>
      </w:r>
      <w:r w:rsidR="002D435E">
        <w:t>.</w:t>
      </w:r>
      <w:r w:rsidR="002D435E">
        <w:fldChar w:fldCharType="begin"/>
      </w:r>
      <w:r w:rsidR="008832FF">
        <w:instrText xml:space="preserve"> ADDIN EN.CITE &lt;EndNote&gt;&lt;Cite&gt;&lt;Author&gt;United Nations General Assembly&lt;/Author&gt;&lt;Year&gt;2016&lt;/Year&gt;&lt;RecNum&gt;8676&lt;/RecNum&gt;&lt;DisplayText&gt;&lt;style face="superscript"&gt;9&lt;/style&gt;&lt;/DisplayText&gt;&lt;record&gt;&lt;rec-number&gt;8676&lt;/rec-number&gt;&lt;foreign-keys&gt;&lt;key app="EN" db-id="wzavzsdf4p9eddewresxf55d5w2dewwwtd9d" timestamp="1569332147"&gt;8676&lt;/key&gt;&lt;/foreign-keys&gt;&lt;ref-type name="Government Document"&gt;46&lt;/ref-type&gt;&lt;contributors&gt;&lt;authors&gt;&lt;author&gt;United Nations General Assembly,&lt;/author&gt;&lt;/authors&gt;&lt;/contributors&gt;&lt;titles&gt;&lt;title&gt;Political Declaration of the High-Level Meeting of the General Assembly on Antimicrobial Resistance&lt;/title&gt;&lt;/titles&gt;&lt;dates&gt;&lt;year&gt;2016&lt;/year&gt;&lt;/dates&gt;&lt;pub-location&gt;New York, USA&lt;/pub-location&gt;&lt;publisher&gt;United Nations General Assembly&lt;/publisher&gt;&lt;urls&gt;&lt;/urls&gt;&lt;/record&gt;&lt;/Cite&gt;&lt;/EndNote&gt;</w:instrText>
      </w:r>
      <w:r w:rsidR="002D435E">
        <w:fldChar w:fldCharType="separate"/>
      </w:r>
      <w:r w:rsidR="008832FF" w:rsidRPr="008832FF">
        <w:rPr>
          <w:noProof/>
          <w:vertAlign w:val="superscript"/>
        </w:rPr>
        <w:t>9</w:t>
      </w:r>
      <w:r w:rsidR="002D435E">
        <w:fldChar w:fldCharType="end"/>
      </w:r>
      <w:r>
        <w:t xml:space="preserve"> T</w:t>
      </w:r>
      <w:r w:rsidR="00B048C3">
        <w:t>o t</w:t>
      </w:r>
      <w:r>
        <w:t>ack</w:t>
      </w:r>
      <w:r w:rsidR="00B048C3">
        <w:t>le</w:t>
      </w:r>
      <w:r>
        <w:t xml:space="preserve"> these public health threats efficiently</w:t>
      </w:r>
      <w:r w:rsidR="00B048C3">
        <w:t>,</w:t>
      </w:r>
      <w:r>
        <w:t xml:space="preserve"> groups </w:t>
      </w:r>
      <w:r w:rsidR="00B048C3">
        <w:t>at</w:t>
      </w:r>
      <w:r>
        <w:t xml:space="preserve"> risk </w:t>
      </w:r>
      <w:r w:rsidR="00B048C3">
        <w:t xml:space="preserve">must be identified </w:t>
      </w:r>
      <w:r>
        <w:t xml:space="preserve">in order to </w:t>
      </w:r>
      <w:r w:rsidR="00B048C3">
        <w:t xml:space="preserve">ensure the </w:t>
      </w:r>
      <w:r>
        <w:t>most effective allocat</w:t>
      </w:r>
      <w:r w:rsidR="00B048C3">
        <w:t>ion of</w:t>
      </w:r>
      <w:r>
        <w:t xml:space="preserve"> resources. Identifying groups with </w:t>
      </w:r>
      <w:r w:rsidR="00B048C3">
        <w:t xml:space="preserve">a higher </w:t>
      </w:r>
      <w:r>
        <w:t xml:space="preserve">burden of </w:t>
      </w:r>
      <w:r w:rsidR="008B6054">
        <w:t>M</w:t>
      </w:r>
      <w:r w:rsidR="00B81855">
        <w:t>DR</w:t>
      </w:r>
      <w:r w:rsidR="00136D5E">
        <w:t>/RR</w:t>
      </w:r>
      <w:r w:rsidR="00B81855">
        <w:t>-</w:t>
      </w:r>
      <w:r>
        <w:t xml:space="preserve">TB is </w:t>
      </w:r>
      <w:r w:rsidR="00B048C3">
        <w:t xml:space="preserve">critical, </w:t>
      </w:r>
      <w:r w:rsidR="00B81A21">
        <w:t xml:space="preserve">particularly when empiric treatment is widely used, </w:t>
      </w:r>
      <w:r>
        <w:t>given the severe impact o</w:t>
      </w:r>
      <w:r w:rsidR="00B048C3">
        <w:t xml:space="preserve">f the disease on </w:t>
      </w:r>
      <w:r>
        <w:t>health</w:t>
      </w:r>
      <w:r w:rsidR="00B048C3">
        <w:t xml:space="preserve">, </w:t>
      </w:r>
      <w:r w:rsidR="002D435E">
        <w:t xml:space="preserve">increased mortality, </w:t>
      </w:r>
      <w:r w:rsidR="009C1C7E">
        <w:t xml:space="preserve">long </w:t>
      </w:r>
      <w:r w:rsidR="002D435E">
        <w:t xml:space="preserve">duration of treatment, </w:t>
      </w:r>
      <w:r w:rsidR="009C1C7E">
        <w:t xml:space="preserve">potential </w:t>
      </w:r>
      <w:r w:rsidR="002D435E">
        <w:t xml:space="preserve">toxicity of treatment and associated </w:t>
      </w:r>
      <w:r w:rsidR="009C1C7E">
        <w:t xml:space="preserve">high </w:t>
      </w:r>
      <w:r w:rsidR="002D435E">
        <w:t>costs</w:t>
      </w:r>
      <w:r>
        <w:t>.</w:t>
      </w:r>
      <w:r w:rsidR="00E67FB6">
        <w:fldChar w:fldCharType="begin"/>
      </w:r>
      <w:r w:rsidR="008832FF">
        <w:instrText xml:space="preserve"> ADDIN EN.CITE &lt;EndNote&gt;&lt;Cite&gt;&lt;Author&gt;Unit&lt;/Author&gt;&lt;Year&gt;2019&lt;/Year&gt;&lt;RecNum&gt;8636&lt;/RecNum&gt;&lt;DisplayText&gt;&lt;style face="superscript"&gt;7&lt;/style&gt;&lt;/DisplayText&gt;&lt;record&gt;&lt;rec-number&gt;8636&lt;/rec-number&gt;&lt;foreign-keys&gt;&lt;key app="EN" db-id="wzavzsdf4p9eddewresxf55d5w2dewwwtd9d" timestamp="1558701927"&gt;8636&lt;/key&gt;&lt;/foreign-keys&gt;&lt;ref-type name="Report"&gt;27&lt;/ref-type&gt;&lt;contributors&gt;&lt;authors&gt;&lt;author&gt; The Economist Intelligence Unit,&lt;/author&gt;&lt;/authors&gt;&lt;/contributors&gt;&lt;titles&gt;&lt;title&gt;It’s Time to End Drug-Resistant Tuberculosis: the Case for Action&lt;/title&gt;&lt;/titles&gt;&lt;dates&gt;&lt;year&gt;2019&lt;/year&gt;&lt;/dates&gt;&lt;urls&gt;&lt;/urls&gt;&lt;/record&gt;&lt;/Cite&gt;&lt;/EndNote&gt;</w:instrText>
      </w:r>
      <w:r w:rsidR="00E67FB6">
        <w:fldChar w:fldCharType="separate"/>
      </w:r>
      <w:r w:rsidR="008832FF" w:rsidRPr="008832FF">
        <w:rPr>
          <w:noProof/>
          <w:vertAlign w:val="superscript"/>
        </w:rPr>
        <w:t>7</w:t>
      </w:r>
      <w:r w:rsidR="00E67FB6">
        <w:fldChar w:fldCharType="end"/>
      </w:r>
      <w:r>
        <w:t xml:space="preserve"> </w:t>
      </w:r>
      <w:r w:rsidR="008832FF">
        <w:t xml:space="preserve">In terms of the patient pathway, a lack of rapid drug </w:t>
      </w:r>
      <w:r w:rsidR="00A6496E">
        <w:t xml:space="preserve">susceptibility </w:t>
      </w:r>
      <w:r w:rsidR="008832FF">
        <w:t>testing and the need to treat patients with the correct regimen quickly often results in empirical-evidence-based treatment.</w:t>
      </w:r>
      <w:r w:rsidR="008832FF">
        <w:fldChar w:fldCharType="begin"/>
      </w:r>
      <w:r w:rsidR="008832FF">
        <w:instrText xml:space="preserve"> ADDIN EN.CITE &lt;EndNote&gt;&lt;Cite&gt;&lt;Author&gt;Theron&lt;/Author&gt;&lt;Year&gt;2014&lt;/Year&gt;&lt;RecNum&gt;8736&lt;/RecNum&gt;&lt;DisplayText&gt;&lt;style face="superscript"&gt;10&lt;/style&gt;&lt;/DisplayText&gt;&lt;record&gt;&lt;rec-number&gt;8736&lt;/rec-number&gt;&lt;foreign-keys&gt;&lt;key app="EN" db-id="wzavzsdf4p9eddewresxf55d5w2dewwwtd9d" timestamp="1582540419"&gt;8736&lt;/key&gt;&lt;/foreign-keys&gt;&lt;ref-type name="Journal Article"&gt;17&lt;/ref-type&gt;&lt;contributors&gt;&lt;authors&gt;&lt;author&gt;Theron, Grant&lt;/author&gt;&lt;author&gt;Peter, Jonny&lt;/author&gt;&lt;author&gt;Dowdy, David&lt;/author&gt;&lt;author&gt;Langley, Ivor&lt;/author&gt;&lt;author&gt;Squire, S. Bertel&lt;/author&gt;&lt;author&gt;Dheda, Keertan&lt;/author&gt;&lt;/authors&gt;&lt;/contributors&gt;&lt;titles&gt;&lt;title&gt;Do high rates of empirical treatment undermine the potential effect of new diagnostic tests for tuberculosis in high-burden settings?&lt;/title&gt;&lt;secondary-title&gt;The Lancet Infectious Diseases&lt;/secondary-title&gt;&lt;/titles&gt;&lt;periodical&gt;&lt;full-title&gt;The Lancet Infectious Diseases&lt;/full-title&gt;&lt;/periodical&gt;&lt;pages&gt;527-532&lt;/pages&gt;&lt;volume&gt;14&lt;/volume&gt;&lt;number&gt;6&lt;/number&gt;&lt;dates&gt;&lt;year&gt;2014&lt;/year&gt;&lt;pub-dates&gt;&lt;date&gt;2014/06/01/&lt;/date&gt;&lt;/pub-dates&gt;&lt;/dates&gt;&lt;isbn&gt;1473-3099&lt;/isbn&gt;&lt;urls&gt;&lt;related-urls&gt;&lt;url&gt;http://www.sciencedirect.com/science/article/pii/S1473309913703608&lt;/url&gt;&lt;/related-urls&gt;&lt;/urls&gt;&lt;electronic-resource-num&gt;https://doi.org/10.1016/S1473-3099(13)70360-8&lt;/electronic-resource-num&gt;&lt;/record&gt;&lt;/Cite&gt;&lt;/EndNote&gt;</w:instrText>
      </w:r>
      <w:r w:rsidR="008832FF">
        <w:fldChar w:fldCharType="separate"/>
      </w:r>
      <w:r w:rsidR="008832FF" w:rsidRPr="008832FF">
        <w:rPr>
          <w:noProof/>
          <w:vertAlign w:val="superscript"/>
        </w:rPr>
        <w:t>10</w:t>
      </w:r>
      <w:r w:rsidR="008832FF">
        <w:fldChar w:fldCharType="end"/>
      </w:r>
      <w:r w:rsidR="008832FF">
        <w:t xml:space="preserve"> It is therefore important to understand whether patient sex, including accompanying co</w:t>
      </w:r>
      <w:r w:rsidR="0075159E">
        <w:t>n</w:t>
      </w:r>
      <w:r w:rsidR="008832FF">
        <w:t>founders, affects risk for drug-resistance.</w:t>
      </w:r>
    </w:p>
    <w:p w14:paraId="3366B1DF" w14:textId="05C28FC2" w:rsidR="00ED0A50" w:rsidRDefault="00ED0A50" w:rsidP="00E560D0">
      <w:pPr>
        <w:pBdr>
          <w:top w:val="nil"/>
          <w:left w:val="nil"/>
          <w:bottom w:val="nil"/>
          <w:right w:val="nil"/>
          <w:between w:val="nil"/>
        </w:pBdr>
        <w:jc w:val="both"/>
      </w:pPr>
    </w:p>
    <w:p w14:paraId="2CEF8741" w14:textId="2AC6A608" w:rsidR="00F907A0" w:rsidRPr="00E934AA" w:rsidRDefault="007A3A3F" w:rsidP="00F907A0">
      <w:pPr>
        <w:jc w:val="both"/>
      </w:pPr>
      <w:r>
        <w:t>W</w:t>
      </w:r>
      <w:r w:rsidR="000F0ED8" w:rsidRPr="003B1B27">
        <w:t xml:space="preserve">e </w:t>
      </w:r>
      <w:proofErr w:type="spellStart"/>
      <w:r w:rsidR="000F0ED8" w:rsidRPr="003B1B27">
        <w:t>analyse</w:t>
      </w:r>
      <w:r w:rsidR="00E52964">
        <w:t>d</w:t>
      </w:r>
      <w:proofErr w:type="spellEnd"/>
      <w:r w:rsidR="000F0ED8" w:rsidRPr="003B1B27">
        <w:t xml:space="preserve"> country-level data </w:t>
      </w:r>
      <w:r w:rsidR="00FC5B87">
        <w:t xml:space="preserve">on </w:t>
      </w:r>
      <w:r w:rsidR="00A01F74">
        <w:t>M</w:t>
      </w:r>
      <w:r w:rsidR="00B81855">
        <w:t>DR</w:t>
      </w:r>
      <w:r w:rsidR="00136D5E">
        <w:t>/RR</w:t>
      </w:r>
      <w:r w:rsidR="00B81855">
        <w:t>-</w:t>
      </w:r>
      <w:r w:rsidR="00FC5B87">
        <w:t xml:space="preserve">TB </w:t>
      </w:r>
      <w:r w:rsidR="00A15D4A">
        <w:t xml:space="preserve">reported to the </w:t>
      </w:r>
      <w:r w:rsidR="00B048C3">
        <w:t>World Health Organization (</w:t>
      </w:r>
      <w:r w:rsidR="00A15D4A">
        <w:t>WHO</w:t>
      </w:r>
      <w:r w:rsidR="00B048C3">
        <w:t>)</w:t>
      </w:r>
      <w:r w:rsidR="00A15D4A">
        <w:t xml:space="preserve"> </w:t>
      </w:r>
      <w:r w:rsidR="000F0ED8" w:rsidRPr="003B1B27">
        <w:t xml:space="preserve">to calculate </w:t>
      </w:r>
      <w:r w:rsidR="00FC5B87">
        <w:t xml:space="preserve">and compare </w:t>
      </w:r>
      <w:r w:rsidR="000F0ED8" w:rsidRPr="003B1B27">
        <w:t>risk ratio</w:t>
      </w:r>
      <w:r w:rsidR="00FC5B87">
        <w:t>s</w:t>
      </w:r>
      <w:r w:rsidR="000F0ED8" w:rsidRPr="003B1B27">
        <w:t xml:space="preserve"> for </w:t>
      </w:r>
      <w:r w:rsidR="00A01F74">
        <w:t>M</w:t>
      </w:r>
      <w:r w:rsidR="000F0ED8" w:rsidRPr="003B1B27">
        <w:t>DR</w:t>
      </w:r>
      <w:r w:rsidR="00136D5E">
        <w:t>/RR</w:t>
      </w:r>
      <w:r w:rsidR="000F0ED8" w:rsidRPr="003B1B27">
        <w:t xml:space="preserve">-TB for men </w:t>
      </w:r>
      <w:r w:rsidR="00FC5B87">
        <w:t>and</w:t>
      </w:r>
      <w:r w:rsidR="000F0ED8" w:rsidRPr="003B1B27">
        <w:t xml:space="preserve"> women</w:t>
      </w:r>
      <w:r w:rsidR="004336B3">
        <w:t xml:space="preserve"> in this dataset</w:t>
      </w:r>
      <w:r w:rsidR="00FC5B87">
        <w:t>. We compared male-to-female</w:t>
      </w:r>
      <w:r w:rsidR="00A22679">
        <w:t xml:space="preserve"> (</w:t>
      </w:r>
      <w:proofErr w:type="gramStart"/>
      <w:r w:rsidR="00A22679">
        <w:t>M:F</w:t>
      </w:r>
      <w:proofErr w:type="gramEnd"/>
      <w:r w:rsidR="00A22679">
        <w:t>)</w:t>
      </w:r>
      <w:r w:rsidR="00FC5B87">
        <w:t xml:space="preserve"> risk ratios</w:t>
      </w:r>
      <w:r w:rsidR="000F0ED8" w:rsidRPr="003B1B27">
        <w:t xml:space="preserve"> </w:t>
      </w:r>
      <w:r w:rsidR="00FC5B87">
        <w:t>across</w:t>
      </w:r>
      <w:r w:rsidR="00FC5B87" w:rsidRPr="003B1B27">
        <w:t xml:space="preserve"> </w:t>
      </w:r>
      <w:r w:rsidR="000F0ED8" w:rsidRPr="003B1B27">
        <w:t>setting</w:t>
      </w:r>
      <w:r w:rsidR="00FC5B87">
        <w:t>s and assessed the role</w:t>
      </w:r>
      <w:r w:rsidR="00A257EB">
        <w:t xml:space="preserve"> of setting-specific risk groups</w:t>
      </w:r>
      <w:r w:rsidR="00FC5B87">
        <w:t xml:space="preserve"> in contributing to sex differences at a national level</w:t>
      </w:r>
      <w:r w:rsidR="00A257EB">
        <w:t xml:space="preserve">. </w:t>
      </w:r>
    </w:p>
    <w:p w14:paraId="489E05C1" w14:textId="77777777" w:rsidR="00EC0224" w:rsidRPr="003B1B27" w:rsidRDefault="000F0ED8">
      <w:pPr>
        <w:jc w:val="both"/>
      </w:pPr>
      <w:r w:rsidRPr="003B1B27">
        <w:t xml:space="preserve"> </w:t>
      </w:r>
    </w:p>
    <w:p w14:paraId="714FA08A" w14:textId="368F92C2" w:rsidR="00EC0224" w:rsidRDefault="000F0ED8">
      <w:pPr>
        <w:jc w:val="both"/>
        <w:rPr>
          <w:b/>
        </w:rPr>
      </w:pPr>
      <w:r w:rsidRPr="003B1B27">
        <w:rPr>
          <w:b/>
        </w:rPr>
        <w:t>METHODS</w:t>
      </w:r>
    </w:p>
    <w:p w14:paraId="3CFDF4AB" w14:textId="77777777" w:rsidR="000870E5" w:rsidRPr="003B1B27" w:rsidRDefault="000870E5">
      <w:pPr>
        <w:jc w:val="both"/>
        <w:rPr>
          <w:b/>
        </w:rPr>
      </w:pPr>
    </w:p>
    <w:p w14:paraId="16CECFC3" w14:textId="5319E629" w:rsidR="00EC0224" w:rsidRDefault="000F0ED8">
      <w:pPr>
        <w:jc w:val="both"/>
        <w:rPr>
          <w:i/>
        </w:rPr>
      </w:pPr>
      <w:r w:rsidRPr="003B1B27">
        <w:rPr>
          <w:i/>
        </w:rPr>
        <w:t>Data</w:t>
      </w:r>
    </w:p>
    <w:p w14:paraId="239F9F8B" w14:textId="77777777" w:rsidR="00963AE4" w:rsidRPr="003B1B27" w:rsidRDefault="00963AE4">
      <w:pPr>
        <w:jc w:val="both"/>
        <w:rPr>
          <w:i/>
        </w:rPr>
      </w:pPr>
    </w:p>
    <w:p w14:paraId="792443AA" w14:textId="543D4D0E" w:rsidR="00D74BED" w:rsidRDefault="000F0ED8" w:rsidP="00E560D0">
      <w:pPr>
        <w:jc w:val="both"/>
      </w:pPr>
      <w:r w:rsidRPr="003B1B27">
        <w:t>We used</w:t>
      </w:r>
      <w:r w:rsidR="00397E1E">
        <w:t xml:space="preserve"> country-level</w:t>
      </w:r>
      <w:r w:rsidRPr="003B1B27">
        <w:t xml:space="preserve"> sex-disaggregated </w:t>
      </w:r>
      <w:r w:rsidRPr="00A15D4A">
        <w:t xml:space="preserve">data </w:t>
      </w:r>
      <w:r w:rsidR="00FC5B87">
        <w:t xml:space="preserve">on new and </w:t>
      </w:r>
      <w:r w:rsidR="008A155D">
        <w:t>previously treated</w:t>
      </w:r>
      <w:r w:rsidR="00FC5B87">
        <w:t xml:space="preserve"> cases collected by national TB </w:t>
      </w:r>
      <w:proofErr w:type="spellStart"/>
      <w:r w:rsidR="00FC5B87">
        <w:t>programmes</w:t>
      </w:r>
      <w:proofErr w:type="spellEnd"/>
      <w:r w:rsidR="00FC5B87">
        <w:t xml:space="preserve"> and </w:t>
      </w:r>
      <w:r w:rsidR="00A15D4A">
        <w:t>reported to WHO</w:t>
      </w:r>
      <w:r w:rsidR="00FC5B87">
        <w:t>.</w:t>
      </w:r>
      <w:r w:rsidR="00A15D4A">
        <w:t xml:space="preserve"> </w:t>
      </w:r>
      <w:r w:rsidR="00FC5B87" w:rsidRPr="003B1B27">
        <w:t xml:space="preserve">These data recorded the number of TB patients </w:t>
      </w:r>
      <w:r w:rsidR="00D74BED">
        <w:lastRenderedPageBreak/>
        <w:t>who underwent</w:t>
      </w:r>
      <w:r w:rsidR="00FC5B87" w:rsidRPr="003B1B27">
        <w:t xml:space="preserve"> drug susceptibility test</w:t>
      </w:r>
      <w:r w:rsidR="00D74BED">
        <w:t>ing</w:t>
      </w:r>
      <w:r w:rsidR="00FC5B87" w:rsidRPr="003B1B27">
        <w:t xml:space="preserve"> (DST) </w:t>
      </w:r>
      <w:r w:rsidR="00E315CB">
        <w:t xml:space="preserve">before starting </w:t>
      </w:r>
      <w:r w:rsidR="00E54675">
        <w:t>their current</w:t>
      </w:r>
      <w:r w:rsidR="00E315CB">
        <w:t xml:space="preserve"> course of treatment, </w:t>
      </w:r>
      <w:bookmarkStart w:id="3" w:name="_Hlk39042982"/>
      <w:r w:rsidR="00D74BED">
        <w:t>and</w:t>
      </w:r>
      <w:r w:rsidR="008A155D">
        <w:t xml:space="preserve"> had</w:t>
      </w:r>
      <w:r w:rsidR="00D74BED">
        <w:t xml:space="preserve"> resistance </w:t>
      </w:r>
      <w:r w:rsidR="00FC5B87" w:rsidRPr="003B1B27">
        <w:t>result</w:t>
      </w:r>
      <w:r w:rsidR="00D74BED">
        <w:t>s</w:t>
      </w:r>
      <w:r w:rsidR="00FC5B87" w:rsidRPr="003B1B27">
        <w:t xml:space="preserve"> for rifampicin and isoniazid (</w:t>
      </w:r>
      <w:r w:rsidR="00F75F74">
        <w:t xml:space="preserve">MDR-TB, </w:t>
      </w:r>
      <w:r w:rsidR="00FC5B87" w:rsidRPr="003B1B27">
        <w:t>2000-</w:t>
      </w:r>
      <w:r w:rsidR="004336B3" w:rsidRPr="003B1B27">
        <w:t>201</w:t>
      </w:r>
      <w:r w:rsidR="004336B3">
        <w:t>5</w:t>
      </w:r>
      <w:r w:rsidR="00FC5B87" w:rsidRPr="003B1B27">
        <w:t xml:space="preserve">) or </w:t>
      </w:r>
      <w:bookmarkStart w:id="4" w:name="_Hlk39042961"/>
      <w:r w:rsidR="00FC5B87" w:rsidRPr="003B1B27">
        <w:t>rifampicin (</w:t>
      </w:r>
      <w:r w:rsidR="0075503C">
        <w:t>MDR/</w:t>
      </w:r>
      <w:r w:rsidR="00F75F74">
        <w:t xml:space="preserve">RR-TB, </w:t>
      </w:r>
      <w:r w:rsidR="004336B3" w:rsidRPr="003B1B27">
        <w:t>201</w:t>
      </w:r>
      <w:r w:rsidR="004336B3">
        <w:t>6</w:t>
      </w:r>
      <w:r w:rsidR="005D2F38">
        <w:t>-2018</w:t>
      </w:r>
      <w:r w:rsidR="00FC5B87" w:rsidRPr="003B1B27">
        <w:t>)</w:t>
      </w:r>
      <w:bookmarkEnd w:id="4"/>
      <w:r w:rsidR="00F54120">
        <w:t xml:space="preserve">. </w:t>
      </w:r>
      <w:bookmarkEnd w:id="3"/>
      <w:r w:rsidR="00FC5B87">
        <w:t>Data were collected</w:t>
      </w:r>
      <w:r w:rsidR="005F29DF">
        <w:t xml:space="preserve"> either</w:t>
      </w:r>
      <w:r w:rsidR="00FC5B87">
        <w:t xml:space="preserve"> through</w:t>
      </w:r>
      <w:r w:rsidRPr="003B1B27">
        <w:t xml:space="preserve"> </w:t>
      </w:r>
      <w:r w:rsidR="00414EED">
        <w:t>periodic, nationally</w:t>
      </w:r>
      <w:r w:rsidR="00506690">
        <w:t xml:space="preserve"> </w:t>
      </w:r>
      <w:r w:rsidR="00414EED">
        <w:t xml:space="preserve">representative drug-resistance </w:t>
      </w:r>
      <w:r w:rsidRPr="003B1B27">
        <w:t>surveys</w:t>
      </w:r>
      <w:r w:rsidR="00414EED">
        <w:t xml:space="preserve"> of a sample of patients</w:t>
      </w:r>
      <w:r w:rsidR="00506690">
        <w:t>,</w:t>
      </w:r>
      <w:r w:rsidR="00414EED">
        <w:t xml:space="preserve"> </w:t>
      </w:r>
      <w:r w:rsidR="00506690">
        <w:t>or</w:t>
      </w:r>
      <w:r w:rsidR="00414EED">
        <w:t xml:space="preserve"> through</w:t>
      </w:r>
      <w:r w:rsidRPr="003B1B27">
        <w:t xml:space="preserve"> </w:t>
      </w:r>
      <w:r w:rsidR="00A15D4A">
        <w:t xml:space="preserve">continuous </w:t>
      </w:r>
      <w:r w:rsidRPr="003B1B27">
        <w:t>surveillance</w:t>
      </w:r>
      <w:r w:rsidR="00FC5B87">
        <w:t xml:space="preserve"> </w:t>
      </w:r>
      <w:r w:rsidR="00414EED">
        <w:t xml:space="preserve">by the routine collection of DST results for </w:t>
      </w:r>
      <w:proofErr w:type="gramStart"/>
      <w:r w:rsidR="00414EED">
        <w:t>the majority of</w:t>
      </w:r>
      <w:proofErr w:type="gramEnd"/>
      <w:r w:rsidR="00414EED">
        <w:t xml:space="preserve"> patients</w:t>
      </w:r>
      <w:r w:rsidR="00FC5B87">
        <w:t xml:space="preserve">. </w:t>
      </w:r>
      <w:r w:rsidR="00D74BED" w:rsidRPr="003B1B27">
        <w:t xml:space="preserve">We excluded data where drug resistance was not reported separately for men and women, or where data were </w:t>
      </w:r>
      <w:r w:rsidR="001638F9">
        <w:t xml:space="preserve">not </w:t>
      </w:r>
      <w:r w:rsidR="00CC0031">
        <w:t>available for &gt;80% of bacteriologically confirmed new TB cases.</w:t>
      </w:r>
    </w:p>
    <w:p w14:paraId="644EAB0A" w14:textId="39047E2B" w:rsidR="00963AE4" w:rsidRDefault="00963AE4" w:rsidP="00E560D0">
      <w:pPr>
        <w:jc w:val="both"/>
      </w:pPr>
    </w:p>
    <w:p w14:paraId="7C6901CC" w14:textId="210FA2AF" w:rsidR="00963AE4" w:rsidRPr="00963AE4" w:rsidRDefault="00963AE4" w:rsidP="00E560D0">
      <w:pPr>
        <w:jc w:val="both"/>
        <w:rPr>
          <w:i/>
          <w:iCs/>
        </w:rPr>
      </w:pPr>
      <w:r w:rsidRPr="00963AE4">
        <w:rPr>
          <w:i/>
          <w:iCs/>
        </w:rPr>
        <w:t>Geographic segregation</w:t>
      </w:r>
    </w:p>
    <w:p w14:paraId="79DB1703" w14:textId="77777777" w:rsidR="00963AE4" w:rsidRDefault="00963AE4" w:rsidP="00963AE4">
      <w:pPr>
        <w:jc w:val="both"/>
      </w:pPr>
    </w:p>
    <w:p w14:paraId="6FE0DA14" w14:textId="58C55DC8" w:rsidR="00963AE4" w:rsidRDefault="00963AE4" w:rsidP="00E560D0">
      <w:pPr>
        <w:jc w:val="both"/>
      </w:pPr>
      <w:r>
        <w:t>To investigate any geographic differences, we compared</w:t>
      </w:r>
      <w:r w:rsidRPr="003B1B27">
        <w:t xml:space="preserve"> WHO regions and two particular settings of interest; the Former Soviet Union</w:t>
      </w:r>
      <w:r w:rsidR="00A84E8F">
        <w:t>, which has the highest proportions of MDR</w:t>
      </w:r>
      <w:r w:rsidR="007B09A7">
        <w:t>/RR</w:t>
      </w:r>
      <w:r w:rsidR="00A84E8F">
        <w:t>-TB globally,</w:t>
      </w:r>
      <w:r w:rsidR="00A84E8F">
        <w:fldChar w:fldCharType="begin"/>
      </w:r>
      <w:r w:rsidR="00A84E8F">
        <w:instrText xml:space="preserve"> ADDIN EN.CITE &lt;EndNote&gt;&lt;Cite&gt;&lt;Author&gt;World Health Organization&lt;/Author&gt;&lt;Year&gt;2019&lt;/Year&gt;&lt;RecNum&gt;8699&lt;/RecNum&gt;&lt;DisplayText&gt;&lt;style face="superscript"&gt;1&lt;/style&gt;&lt;/DisplayText&gt;&lt;record&gt;&lt;rec-number&gt;8699&lt;/rec-number&gt;&lt;foreign-keys&gt;&lt;key app="EN" db-id="wzavzsdf4p9eddewresxf55d5w2dewwwtd9d" timestamp="1570784067"&gt;8699&lt;/key&gt;&lt;/foreign-keys&gt;&lt;ref-type name="Report"&gt;27&lt;/ref-type&gt;&lt;contributors&gt;&lt;authors&gt;&lt;author&gt;World Health Organization,&lt;/author&gt;&lt;/authors&gt;&lt;secondary-authors&gt;&lt;author&gt;World Health Organization&lt;/author&gt;&lt;/secondary-authors&gt;&lt;/contributors&gt;&lt;titles&gt;&lt;title&gt;Global Tuberculosis Report 2019&lt;/title&gt;&lt;/titles&gt;&lt;dates&gt;&lt;year&gt;2019&lt;/year&gt;&lt;/dates&gt;&lt;pub-location&gt;Geneva, Switzerland&lt;/pub-location&gt;&lt;urls&gt;&lt;/urls&gt;&lt;/record&gt;&lt;/Cite&gt;&lt;/EndNote&gt;</w:instrText>
      </w:r>
      <w:r w:rsidR="00A84E8F">
        <w:fldChar w:fldCharType="separate"/>
      </w:r>
      <w:r w:rsidR="00A84E8F" w:rsidRPr="00A84E8F">
        <w:rPr>
          <w:noProof/>
          <w:vertAlign w:val="superscript"/>
        </w:rPr>
        <w:t>1</w:t>
      </w:r>
      <w:r w:rsidR="00A84E8F">
        <w:fldChar w:fldCharType="end"/>
      </w:r>
      <w:r w:rsidRPr="003B1B27">
        <w:t xml:space="preserve"> and</w:t>
      </w:r>
      <w:r>
        <w:t xml:space="preserve"> </w:t>
      </w:r>
      <w:r w:rsidRPr="003B1B27">
        <w:t>low</w:t>
      </w:r>
      <w:r>
        <w:t xml:space="preserve"> TB </w:t>
      </w:r>
      <w:r w:rsidRPr="003B1B27">
        <w:t xml:space="preserve">burden countries </w:t>
      </w:r>
      <w:r>
        <w:t>where most</w:t>
      </w:r>
      <w:r w:rsidRPr="003B1B27">
        <w:t xml:space="preserve"> TB </w:t>
      </w:r>
      <w:r>
        <w:t xml:space="preserve">was </w:t>
      </w:r>
      <w:r w:rsidRPr="003B1B27">
        <w:t xml:space="preserve">found in the </w:t>
      </w:r>
      <w:r w:rsidRPr="003B1B27">
        <w:rPr>
          <w:highlight w:val="white"/>
        </w:rPr>
        <w:t>foreign-born population</w:t>
      </w:r>
      <w:r w:rsidR="00C72B43">
        <w:t>, such that the majority of MDR</w:t>
      </w:r>
      <w:r w:rsidR="00136D5E">
        <w:t>/RR</w:t>
      </w:r>
      <w:r w:rsidR="00C72B43">
        <w:t>-TB does not reflect local transmission</w:t>
      </w:r>
      <w:r>
        <w:t>.</w:t>
      </w:r>
      <w:r>
        <w:fldChar w:fldCharType="begin">
          <w:fldData xml:space="preserve">PEVuZE5vdGU+PENpdGU+PEF1dGhvcj5QYXJlZWs8L0F1dGhvcj48WWVhcj4yMDE2PC9ZZWFyPjxS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</w:fldData>
        </w:fldChar>
      </w:r>
      <w:r w:rsidR="00A84E8F">
        <w:instrText xml:space="preserve"> ADDIN EN.CITE </w:instrText>
      </w:r>
      <w:r w:rsidR="00A84E8F">
        <w:fldChar w:fldCharType="begin">
          <w:fldData xml:space="preserve">PEVuZE5vdGU+PENpdGU+PEF1dGhvcj5QYXJlZWs8L0F1dGhvcj48WWVhcj4yMDE2PC9ZZWFyPjxS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</w:fldData>
        </w:fldChar>
      </w:r>
      <w:r w:rsidR="00A84E8F">
        <w:instrText xml:space="preserve"> ADDIN EN.CITE.DATA </w:instrText>
      </w:r>
      <w:r w:rsidR="00A84E8F">
        <w:fldChar w:fldCharType="end"/>
      </w:r>
      <w:r>
        <w:fldChar w:fldCharType="separate"/>
      </w:r>
      <w:r w:rsidR="00A84E8F" w:rsidRPr="00A84E8F">
        <w:rPr>
          <w:noProof/>
          <w:vertAlign w:val="superscript"/>
        </w:rPr>
        <w:t>11</w:t>
      </w:r>
      <w:r>
        <w:fldChar w:fldCharType="end"/>
      </w:r>
      <w:r>
        <w:t xml:space="preserve"> </w:t>
      </w:r>
      <w:r w:rsidR="008A51A5">
        <w:t>In our dataset w</w:t>
      </w:r>
      <w:r>
        <w:t xml:space="preserve">e identified </w:t>
      </w:r>
      <w:r>
        <w:rPr>
          <w:highlight w:val="white"/>
        </w:rPr>
        <w:t>Former Soviet Union</w:t>
      </w:r>
      <w:r w:rsidR="00A84E8F">
        <w:rPr>
          <w:highlight w:val="white"/>
        </w:rPr>
        <w:t xml:space="preserve"> </w:t>
      </w:r>
      <w:r>
        <w:rPr>
          <w:highlight w:val="white"/>
        </w:rPr>
        <w:t>countries as</w:t>
      </w:r>
      <w:r w:rsidRPr="003B1B27">
        <w:rPr>
          <w:highlight w:val="white"/>
        </w:rPr>
        <w:t xml:space="preserve"> Armenia, Azerbaijan, Belarus, Estonia, Georgia, Kazakhstan, Latvia, Lithuania, Republic of Moldova, Tajikistan, Turkmenistan, Ukraine</w:t>
      </w:r>
      <w:r>
        <w:rPr>
          <w:highlight w:val="white"/>
        </w:rPr>
        <w:t xml:space="preserve"> and</w:t>
      </w:r>
      <w:r w:rsidRPr="003B1B27">
        <w:rPr>
          <w:highlight w:val="white"/>
        </w:rPr>
        <w:t xml:space="preserve"> Uzbekistan</w:t>
      </w:r>
      <w:r>
        <w:t xml:space="preserve">. We identified </w:t>
      </w:r>
      <w:r w:rsidR="00BD3EC5">
        <w:t xml:space="preserve">selected </w:t>
      </w:r>
      <w:r w:rsidRPr="003B1B27">
        <w:t>low</w:t>
      </w:r>
      <w:r>
        <w:t xml:space="preserve"> TB </w:t>
      </w:r>
      <w:r w:rsidRPr="003B1B27">
        <w:t xml:space="preserve">burden </w:t>
      </w:r>
      <w:r w:rsidR="00BD3EC5">
        <w:t xml:space="preserve">high-income </w:t>
      </w:r>
      <w:r w:rsidRPr="003B1B27">
        <w:t xml:space="preserve">countries </w:t>
      </w:r>
      <w:r>
        <w:t>were more than 50% of</w:t>
      </w:r>
      <w:r w:rsidRPr="003B1B27">
        <w:t xml:space="preserve"> TB </w:t>
      </w:r>
      <w:r>
        <w:t xml:space="preserve">notifications were </w:t>
      </w:r>
      <w:r w:rsidRPr="003B1B27">
        <w:t xml:space="preserve">found in the </w:t>
      </w:r>
      <w:r w:rsidRPr="003B1B27">
        <w:rPr>
          <w:highlight w:val="white"/>
        </w:rPr>
        <w:t>foreign-born population</w:t>
      </w:r>
      <w:r>
        <w:t xml:space="preserve"> as </w:t>
      </w:r>
      <w:r w:rsidRPr="003B1B27">
        <w:t xml:space="preserve">Australia, Austria, Belgium, Canada, Denmark, Germany, Israel, Italy, Luxembourg, Netherlands, New Zealand, Norway, Sweden, Switzerland, UK and USA, as well as Finland, Greece, Ireland and Slovenia where </w:t>
      </w:r>
      <w:r>
        <w:t>at least 25%</w:t>
      </w:r>
      <w:r w:rsidRPr="003B1B27">
        <w:t xml:space="preserve"> </w:t>
      </w:r>
      <w:r>
        <w:t>of TB</w:t>
      </w:r>
      <w:r w:rsidRPr="003B1B27">
        <w:t xml:space="preserve"> </w:t>
      </w:r>
      <w:r>
        <w:t>notifications were</w:t>
      </w:r>
      <w:r w:rsidRPr="003B1B27">
        <w:t xml:space="preserve"> found amongst the </w:t>
      </w:r>
      <w:r w:rsidRPr="003B1B27">
        <w:rPr>
          <w:highlight w:val="white"/>
        </w:rPr>
        <w:t>foreign-born population</w:t>
      </w:r>
      <w:r>
        <w:rPr>
          <w:highlight w:val="white"/>
        </w:rPr>
        <w:t>.</w:t>
      </w:r>
      <w:r>
        <w:rPr>
          <w:highlight w:val="white"/>
        </w:rPr>
        <w:fldChar w:fldCharType="begin">
          <w:fldData xml:space="preserve">PEVuZE5vdGU+PENpdGU+PEF1dGhvcj5QYXJlZWs8L0F1dGhvcj48WWVhcj4yMDE2PC9ZZWFyPjxS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</w:fldData>
        </w:fldChar>
      </w:r>
      <w:r w:rsidR="00A84E8F">
        <w:rPr>
          <w:highlight w:val="white"/>
        </w:rPr>
        <w:instrText xml:space="preserve"> ADDIN EN.CITE </w:instrText>
      </w:r>
      <w:r w:rsidR="00A84E8F">
        <w:rPr>
          <w:highlight w:val="white"/>
        </w:rPr>
        <w:fldChar w:fldCharType="begin">
          <w:fldData xml:space="preserve">PEVuZE5vdGU+PENpdGU+PEF1dGhvcj5QYXJlZWs8L0F1dGhvcj48WWVhcj4yMDE2PC9ZZWFyPjxS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</w:fldData>
        </w:fldChar>
      </w:r>
      <w:r w:rsidR="00A84E8F">
        <w:rPr>
          <w:highlight w:val="white"/>
        </w:rPr>
        <w:instrText xml:space="preserve"> ADDIN EN.CITE.DATA </w:instrText>
      </w:r>
      <w:r w:rsidR="00A84E8F">
        <w:rPr>
          <w:highlight w:val="white"/>
        </w:rPr>
      </w:r>
      <w:r w:rsidR="00A84E8F">
        <w:rPr>
          <w:highlight w:val="white"/>
        </w:rPr>
        <w:fldChar w:fldCharType="end"/>
      </w:r>
      <w:r>
        <w:rPr>
          <w:highlight w:val="white"/>
        </w:rPr>
      </w:r>
      <w:r>
        <w:rPr>
          <w:highlight w:val="white"/>
        </w:rPr>
        <w:fldChar w:fldCharType="separate"/>
      </w:r>
      <w:r w:rsidR="00A84E8F" w:rsidRPr="00A84E8F">
        <w:rPr>
          <w:noProof/>
          <w:highlight w:val="white"/>
          <w:vertAlign w:val="superscript"/>
        </w:rPr>
        <w:t>11</w:t>
      </w:r>
      <w:r>
        <w:rPr>
          <w:highlight w:val="white"/>
        </w:rPr>
        <w:fldChar w:fldCharType="end"/>
      </w:r>
    </w:p>
    <w:p w14:paraId="48394949" w14:textId="77777777" w:rsidR="00414EED" w:rsidRDefault="00414EED" w:rsidP="00414EED">
      <w:pPr>
        <w:jc w:val="both"/>
        <w:rPr>
          <w:i/>
        </w:rPr>
      </w:pPr>
    </w:p>
    <w:p w14:paraId="493A7024" w14:textId="77777777" w:rsidR="000870E5" w:rsidRDefault="00414EED" w:rsidP="00414EED">
      <w:pPr>
        <w:jc w:val="both"/>
        <w:rPr>
          <w:i/>
        </w:rPr>
      </w:pPr>
      <w:r w:rsidRPr="003B1B27">
        <w:rPr>
          <w:i/>
        </w:rPr>
        <w:t>Analysis</w:t>
      </w:r>
    </w:p>
    <w:p w14:paraId="4340466F" w14:textId="41648B22" w:rsidR="00414EED" w:rsidRPr="003B1B27" w:rsidRDefault="00414EED" w:rsidP="00414EED">
      <w:pPr>
        <w:jc w:val="both"/>
        <w:rPr>
          <w:i/>
        </w:rPr>
      </w:pPr>
    </w:p>
    <w:p w14:paraId="76724A86" w14:textId="02257303" w:rsidR="00806ADA" w:rsidRDefault="00CC011B" w:rsidP="00B81855">
      <w:pPr>
        <w:jc w:val="both"/>
      </w:pPr>
      <w:r>
        <w:t xml:space="preserve">We </w:t>
      </w:r>
      <w:r w:rsidRPr="003B1B27">
        <w:t>pool</w:t>
      </w:r>
      <w:r>
        <w:t>ed</w:t>
      </w:r>
      <w:r w:rsidRPr="003B1B27">
        <w:t xml:space="preserve"> data over </w:t>
      </w:r>
      <w:r>
        <w:t xml:space="preserve">time for countries with </w:t>
      </w:r>
      <w:r w:rsidRPr="003B1B27">
        <w:t xml:space="preserve">multiple years </w:t>
      </w:r>
      <w:r>
        <w:t>of</w:t>
      </w:r>
      <w:r w:rsidRPr="003B1B27">
        <w:t xml:space="preserve"> available</w:t>
      </w:r>
      <w:r>
        <w:t xml:space="preserve"> data</w:t>
      </w:r>
      <w:r w:rsidR="00F75F74">
        <w:t xml:space="preserve">, including pooling RR- and MDR-TB cases together, where these drugs were presumed to have the same </w:t>
      </w:r>
      <w:proofErr w:type="gramStart"/>
      <w:r w:rsidR="00F75F74">
        <w:t>M:F</w:t>
      </w:r>
      <w:proofErr w:type="gramEnd"/>
      <w:r w:rsidR="00F75F74">
        <w:t xml:space="preserve"> risk ratio</w:t>
      </w:r>
      <w:r w:rsidRPr="003B1B27">
        <w:t>.</w:t>
      </w:r>
      <w:r>
        <w:t xml:space="preserve"> </w:t>
      </w:r>
      <w:bookmarkStart w:id="5" w:name="_Hlk37161940"/>
      <w:r w:rsidR="003917B8">
        <w:t>We calculated the ratio of the proportion of all male T</w:t>
      </w:r>
      <w:r w:rsidR="00693D09">
        <w:t>B</w:t>
      </w:r>
      <w:r w:rsidR="003917B8">
        <w:t xml:space="preserve"> patients with a DST result</w:t>
      </w:r>
      <w:r w:rsidR="00693D09">
        <w:t xml:space="preserve"> that had MDR</w:t>
      </w:r>
      <w:r w:rsidR="00136D5E">
        <w:t>/RR</w:t>
      </w:r>
      <w:r w:rsidR="00693D09">
        <w:t>-TB compared to the proportion of all female TB patients with a DST result that had MDR</w:t>
      </w:r>
      <w:r w:rsidR="00136D5E">
        <w:t>/RR</w:t>
      </w:r>
      <w:r w:rsidR="00693D09">
        <w:t>-TB</w:t>
      </w:r>
      <w:r w:rsidR="00693D09" w:rsidRPr="00693D09">
        <w:t xml:space="preserve"> </w:t>
      </w:r>
      <w:r w:rsidR="00693D09">
        <w:t>for each country separately. That is, the</w:t>
      </w:r>
      <w:r w:rsidR="003917B8">
        <w:t xml:space="preserve"> </w:t>
      </w:r>
      <w:proofErr w:type="gramStart"/>
      <w:r w:rsidR="003917B8">
        <w:t>M:F</w:t>
      </w:r>
      <w:proofErr w:type="gramEnd"/>
      <w:r w:rsidR="003917B8">
        <w:t xml:space="preserve"> risk ratio </w:t>
      </w:r>
      <w:r w:rsidR="00693D09">
        <w:t>for each country</w:t>
      </w:r>
      <w:bookmarkEnd w:id="5"/>
      <w:r w:rsidR="00693D09">
        <w:t xml:space="preserve">. </w:t>
      </w:r>
      <w:r w:rsidR="00D74BED" w:rsidRPr="003B1B27">
        <w:t xml:space="preserve">We conducted </w:t>
      </w:r>
      <w:r>
        <w:t xml:space="preserve">a </w:t>
      </w:r>
      <w:r w:rsidR="00D74BED" w:rsidRPr="003B1B27">
        <w:t>random-effects meta-analys</w:t>
      </w:r>
      <w:r w:rsidR="008E270F">
        <w:t>is</w:t>
      </w:r>
      <w:r w:rsidR="00D74BED" w:rsidRPr="003B1B27">
        <w:t xml:space="preserve"> </w:t>
      </w:r>
      <w:r>
        <w:t xml:space="preserve">on </w:t>
      </w:r>
      <w:r w:rsidR="00693D09">
        <w:t xml:space="preserve">the </w:t>
      </w:r>
      <w:r>
        <w:t xml:space="preserve">country data </w:t>
      </w:r>
      <w:r w:rsidR="00D74BED" w:rsidRPr="003B1B27">
        <w:t xml:space="preserve">to </w:t>
      </w:r>
      <w:r w:rsidR="00D74BED">
        <w:t>estimate</w:t>
      </w:r>
      <w:r w:rsidR="00D74BED" w:rsidRPr="003B1B27">
        <w:t xml:space="preserve"> the </w:t>
      </w:r>
      <w:r w:rsidR="00A22679">
        <w:t>M:F</w:t>
      </w:r>
      <w:r w:rsidR="00D74BED">
        <w:t xml:space="preserve"> </w:t>
      </w:r>
      <w:r w:rsidR="00D74BED" w:rsidRPr="003B1B27">
        <w:t>risk ratio</w:t>
      </w:r>
      <w:r w:rsidR="00D74BED">
        <w:t xml:space="preserve"> for </w:t>
      </w:r>
      <w:r w:rsidR="00F75F74">
        <w:t>M</w:t>
      </w:r>
      <w:r w:rsidR="00D74BED">
        <w:t>DR</w:t>
      </w:r>
      <w:r w:rsidR="007B09A7">
        <w:t>/RR</w:t>
      </w:r>
      <w:r w:rsidR="00D74BED">
        <w:t>-TB</w:t>
      </w:r>
      <w:r w:rsidR="00D74BED" w:rsidRPr="003B1B27">
        <w:t xml:space="preserve"> </w:t>
      </w:r>
      <w:r w:rsidR="00BE7038">
        <w:t>within TB patients</w:t>
      </w:r>
      <w:r w:rsidR="00BE7038" w:rsidRPr="003B1B27">
        <w:t xml:space="preserve"> </w:t>
      </w:r>
      <w:r w:rsidR="00D74BED" w:rsidRPr="003B1B27">
        <w:t>globally</w:t>
      </w:r>
      <w:r w:rsidR="00344129">
        <w:t>,</w:t>
      </w:r>
      <w:r w:rsidR="00693D09">
        <w:t xml:space="preserve"> </w:t>
      </w:r>
      <w:bookmarkStart w:id="6" w:name="_Hlk37161896"/>
      <w:r w:rsidR="00693D09">
        <w:t xml:space="preserve">where we </w:t>
      </w:r>
      <w:r w:rsidR="00E45A75">
        <w:t>decided</w:t>
      </w:r>
      <w:r w:rsidR="00693D09">
        <w:t xml:space="preserve"> that high setting-specific variability in MDR</w:t>
      </w:r>
      <w:r w:rsidR="00136D5E">
        <w:t>/RR-</w:t>
      </w:r>
      <w:r w:rsidR="00693D09">
        <w:t xml:space="preserve">TB burden </w:t>
      </w:r>
      <w:r w:rsidR="001F7E62">
        <w:t xml:space="preserve">and confounders </w:t>
      </w:r>
      <w:r w:rsidR="00693D09">
        <w:t>warranted this approach over a fixed-effects meta-analysis</w:t>
      </w:r>
      <w:r w:rsidR="001F7E62">
        <w:t xml:space="preserve"> as there was likely to be a distribution of true effects</w:t>
      </w:r>
      <w:bookmarkEnd w:id="6"/>
      <w:r>
        <w:t xml:space="preserve">. We </w:t>
      </w:r>
      <w:r w:rsidR="004D203F">
        <w:t xml:space="preserve">also </w:t>
      </w:r>
      <w:r w:rsidRPr="003B1B27">
        <w:t>conducted</w:t>
      </w:r>
      <w:r>
        <w:t xml:space="preserve"> </w:t>
      </w:r>
      <w:r w:rsidRPr="003B1B27">
        <w:t>random-effects meta-analyse</w:t>
      </w:r>
      <w:r>
        <w:t>s</w:t>
      </w:r>
      <w:r w:rsidRPr="003B1B27">
        <w:t xml:space="preserve"> </w:t>
      </w:r>
      <w:r>
        <w:t xml:space="preserve">on country data </w:t>
      </w:r>
      <w:r w:rsidR="00D74BED" w:rsidRPr="003B1B27">
        <w:t xml:space="preserve">by </w:t>
      </w:r>
      <w:r w:rsidR="00A93D12">
        <w:t xml:space="preserve">WHO </w:t>
      </w:r>
      <w:r w:rsidR="00D74BED">
        <w:t>geographic region</w:t>
      </w:r>
      <w:r w:rsidR="00C2548C">
        <w:t>, estimating heterogeneity using the I</w:t>
      </w:r>
      <w:r w:rsidR="00C2548C" w:rsidRPr="00FE1E78">
        <w:rPr>
          <w:vertAlign w:val="superscript"/>
        </w:rPr>
        <w:t>2</w:t>
      </w:r>
      <w:r w:rsidR="00C2548C">
        <w:t xml:space="preserve"> statistic.</w:t>
      </w:r>
      <w:r w:rsidR="00C2548C">
        <w:fldChar w:fldCharType="begin"/>
      </w:r>
      <w:r w:rsidR="00A84E8F">
        <w:instrText xml:space="preserve"> ADDIN EN.CITE &lt;EndNote&gt;&lt;Cite&gt;&lt;Author&gt;Higgins&lt;/Author&gt;&lt;Year&gt;2003&lt;/Year&gt;&lt;RecNum&gt;8677&lt;/RecNum&gt;&lt;DisplayText&gt;&lt;style face="superscript"&gt;12&lt;/style&gt;&lt;/DisplayText&gt;&lt;record&gt;&lt;rec-number&gt;8677&lt;/rec-number&gt;&lt;foreign-keys&gt;&lt;key app="EN" db-id="wzavzsdf4p9eddewresxf55d5w2dewwwtd9d" timestamp="1569400141"&gt;8677&lt;/key&gt;&lt;/foreign-keys&gt;&lt;ref-type name="Journal Article"&gt;17&lt;/ref-type&gt;&lt;contributors&gt;&lt;authors&gt;&lt;author&gt;Higgins, Julian P. T.&lt;/author&gt;&lt;author&gt;Thompson, Simon G.&lt;/author&gt;&lt;author&gt;Deeks, Jonathan J.&lt;/author&gt;&lt;author&gt;Altman, Douglas G.&lt;/author&gt;&lt;/authors&gt;&lt;/contributors&gt;&lt;titles&gt;&lt;title&gt;Measuring inconsistency in meta-analyses&lt;/title&gt;&lt;secondary-title&gt;BMJ&lt;/secondary-title&gt;&lt;/titles&gt;&lt;periodical&gt;&lt;full-title&gt;BMJ&lt;/full-title&gt;&lt;/periodical&gt;&lt;pages&gt;557&lt;/pages&gt;&lt;volume&gt;327&lt;/volume&gt;&lt;number&gt;7414&lt;/number&gt;&lt;dates&gt;&lt;year&gt;2003&lt;/year&gt;&lt;/dates&gt;&lt;urls&gt;&lt;related-urls&gt;&lt;url&gt;http://www.bmj.com/content/327/7414/557.abstract&lt;/url&gt;&lt;/related-urls&gt;&lt;/urls&gt;&lt;electronic-resource-num&gt;10.1136/bmj.327.7414.557&lt;/electronic-resource-num&gt;&lt;/record&gt;&lt;/Cite&gt;&lt;/EndNote&gt;</w:instrText>
      </w:r>
      <w:r w:rsidR="00C2548C">
        <w:fldChar w:fldCharType="separate"/>
      </w:r>
      <w:r w:rsidR="00A84E8F" w:rsidRPr="00A84E8F">
        <w:rPr>
          <w:noProof/>
          <w:vertAlign w:val="superscript"/>
        </w:rPr>
        <w:t>12</w:t>
      </w:r>
      <w:r w:rsidR="00C2548C">
        <w:fldChar w:fldCharType="end"/>
      </w:r>
    </w:p>
    <w:p w14:paraId="625DA729" w14:textId="20795090" w:rsidR="00A257EB" w:rsidRDefault="00A257EB" w:rsidP="00E560D0">
      <w:pPr>
        <w:jc w:val="both"/>
      </w:pPr>
    </w:p>
    <w:p w14:paraId="1C53E612" w14:textId="2C375038" w:rsidR="00806ADA" w:rsidRDefault="00806ADA" w:rsidP="00806ADA">
      <w:pPr>
        <w:jc w:val="both"/>
      </w:pPr>
      <w:r>
        <w:t xml:space="preserve">We also compared </w:t>
      </w:r>
      <w:proofErr w:type="gramStart"/>
      <w:r>
        <w:t>M:F</w:t>
      </w:r>
      <w:proofErr w:type="gramEnd"/>
      <w:r>
        <w:t xml:space="preserve"> risk ratios for </w:t>
      </w:r>
      <w:r w:rsidR="00F75F74">
        <w:t>M</w:t>
      </w:r>
      <w:r>
        <w:t>DR</w:t>
      </w:r>
      <w:r w:rsidR="007B09A7">
        <w:t>/RR</w:t>
      </w:r>
      <w:r>
        <w:t xml:space="preserve">-TB across countries based on </w:t>
      </w:r>
      <w:r w:rsidR="00344129">
        <w:t>M</w:t>
      </w:r>
      <w:r>
        <w:t>DR</w:t>
      </w:r>
      <w:r w:rsidR="00136D5E">
        <w:t>/RR</w:t>
      </w:r>
      <w:r>
        <w:t xml:space="preserve">-TB burden and economic characteristics. </w:t>
      </w:r>
      <w:r w:rsidR="001638F9">
        <w:t>W</w:t>
      </w:r>
      <w:r w:rsidRPr="003B1B27">
        <w:t xml:space="preserve">e used </w:t>
      </w:r>
      <w:r w:rsidRPr="00397E1E">
        <w:t xml:space="preserve">WHO </w:t>
      </w:r>
      <w:r w:rsidR="00F64053">
        <w:t>estimates</w:t>
      </w:r>
      <w:r w:rsidRPr="00397E1E">
        <w:fldChar w:fldCharType="begin"/>
      </w:r>
      <w:r w:rsidR="00A84E8F">
        <w:instrText xml:space="preserve"> ADDIN EN.CITE &lt;EndNote&gt;&lt;Cite&gt;&lt;Author&gt;World Health Organization&lt;/Author&gt;&lt;RecNum&gt;8602&lt;/RecNum&gt;&lt;DisplayText&gt;&lt;style face="superscript"&gt;13&lt;/style&gt;&lt;/DisplayText&gt;&lt;record&gt;&lt;rec-number&gt;8602&lt;/rec-number&gt;&lt;foreign-keys&gt;&lt;key app="EN" db-id="wzavzsdf4p9eddewresxf55d5w2dewwwtd9d" timestamp="1554467357"&gt;8602&lt;/key&gt;&lt;/foreign-keys&gt;&lt;ref-type name="Web Page"&gt;12&lt;/ref-type&gt;&lt;contributors&gt;&lt;authors&gt;&lt;author&gt;World Health Organization,&lt;/author&gt;&lt;/authors&gt;&lt;/contributors&gt;&lt;titles&gt;&lt;title&gt;World Health Organization Global TB Database&lt;/title&gt;&lt;/titles&gt;&lt;volume&gt;2019&lt;/volume&gt;&lt;number&gt;12 March&lt;/number&gt;&lt;dates&gt;&lt;/dates&gt;&lt;publisher&gt;WHO&lt;/publisher&gt;&lt;urls&gt;&lt;related-urls&gt;&lt;url&gt;https://www.who.int/tb/country/data/download/en/&lt;/url&gt;&lt;/related-urls&gt;&lt;/urls&gt;&lt;/record&gt;&lt;/Cite&gt;&lt;/EndNote&gt;</w:instrText>
      </w:r>
      <w:r w:rsidRPr="00397E1E">
        <w:fldChar w:fldCharType="separate"/>
      </w:r>
      <w:r w:rsidR="00A84E8F" w:rsidRPr="00A84E8F">
        <w:rPr>
          <w:noProof/>
          <w:vertAlign w:val="superscript"/>
        </w:rPr>
        <w:t>13</w:t>
      </w:r>
      <w:r w:rsidRPr="00397E1E">
        <w:fldChar w:fldCharType="end"/>
      </w:r>
      <w:r w:rsidRPr="00397E1E">
        <w:t xml:space="preserve"> </w:t>
      </w:r>
      <w:r w:rsidR="00BC09C6">
        <w:t>of the incidence of</w:t>
      </w:r>
      <w:r w:rsidRPr="003B1B27">
        <w:t xml:space="preserve"> </w:t>
      </w:r>
      <w:r w:rsidR="00344129">
        <w:t>M</w:t>
      </w:r>
      <w:r w:rsidRPr="003B1B27">
        <w:t>DR</w:t>
      </w:r>
      <w:r w:rsidR="007B09A7">
        <w:t>/RR</w:t>
      </w:r>
      <w:r w:rsidRPr="003B1B27">
        <w:t>-TB per 100,000 population</w:t>
      </w:r>
      <w:r w:rsidR="001638F9">
        <w:t xml:space="preserve"> and </w:t>
      </w:r>
      <w:r>
        <w:t xml:space="preserve">the </w:t>
      </w:r>
      <w:r w:rsidRPr="003B1B27">
        <w:t xml:space="preserve">proportion of </w:t>
      </w:r>
      <w:r w:rsidR="00344129">
        <w:t>M</w:t>
      </w:r>
      <w:r w:rsidRPr="003B1B27">
        <w:t>DR</w:t>
      </w:r>
      <w:r w:rsidR="00136D5E">
        <w:t>/RR</w:t>
      </w:r>
      <w:r w:rsidRPr="003B1B27">
        <w:t xml:space="preserve">-TB </w:t>
      </w:r>
      <w:r w:rsidR="00BC09C6">
        <w:t>among</w:t>
      </w:r>
      <w:r w:rsidR="00BC09C6" w:rsidRPr="003B1B27">
        <w:t xml:space="preserve"> </w:t>
      </w:r>
      <w:r w:rsidRPr="003B1B27">
        <w:t xml:space="preserve">both new and retreatment </w:t>
      </w:r>
      <w:r w:rsidR="00BC09C6">
        <w:t xml:space="preserve">pulmonary TB </w:t>
      </w:r>
      <w:r w:rsidRPr="003B1B27">
        <w:t>cases</w:t>
      </w:r>
      <w:r w:rsidRPr="00A128D0">
        <w:t>.</w:t>
      </w:r>
      <w:r>
        <w:t xml:space="preserve"> W</w:t>
      </w:r>
      <w:r w:rsidRPr="00A128D0">
        <w:t xml:space="preserve">e </w:t>
      </w:r>
      <w:r>
        <w:t xml:space="preserve">also </w:t>
      </w:r>
      <w:r w:rsidRPr="00A128D0">
        <w:t>used World Bank Group data</w:t>
      </w:r>
      <w:r>
        <w:fldChar w:fldCharType="begin"/>
      </w:r>
      <w:r w:rsidR="00A84E8F">
        <w:instrText xml:space="preserve"> ADDIN EN.CITE &lt;EndNote&gt;&lt;Cite&gt;&lt;Author&gt;World Bank Group&lt;/Author&gt;&lt;RecNum&gt;8649&lt;/RecNum&gt;&lt;DisplayText&gt;&lt;style face="superscript"&gt;14&lt;/style&gt;&lt;/DisplayText&gt;&lt;record&gt;&lt;rec-number&gt;8649&lt;/rec-number&gt;&lt;foreign-keys&gt;&lt;key app="EN" db-id="wzavzsdf4p9eddewresxf55d5w2dewwwtd9d" timestamp="1567769952"&gt;8649&lt;/key&gt;&lt;/foreign-keys&gt;&lt;ref-type name="Web Page"&gt;12&lt;/ref-type&gt;&lt;contributors&gt;&lt;authors&gt;&lt;author&gt;World Bank Group,&lt;/author&gt;&lt;/authors&gt;&lt;/contributors&gt;&lt;titles&gt;&lt;title&gt;GDP per capita, PPP (current international $)&lt;/title&gt;&lt;/titles&gt;&lt;volume&gt;2019&lt;/volume&gt;&lt;number&gt;01 August&lt;/number&gt;&lt;dates&gt;&lt;/dates&gt;&lt;publisher&gt;World Bank Group&lt;/publisher&gt;&lt;urls&gt;&lt;related-urls&gt;&lt;url&gt;https://data.worldbank.org/indicator/NY.GDP.PCAP.PP.CD&lt;/url&gt;&lt;/related-urls&gt;&lt;/urls&gt;&lt;/record&gt;&lt;/Cite&gt;&lt;/EndNote&gt;</w:instrText>
      </w:r>
      <w:r>
        <w:fldChar w:fldCharType="separate"/>
      </w:r>
      <w:r w:rsidR="00A84E8F" w:rsidRPr="00A84E8F">
        <w:rPr>
          <w:noProof/>
          <w:vertAlign w:val="superscript"/>
        </w:rPr>
        <w:t>14</w:t>
      </w:r>
      <w:r>
        <w:fldChar w:fldCharType="end"/>
      </w:r>
      <w:r w:rsidRPr="00A128D0">
        <w:t xml:space="preserve"> </w:t>
      </w:r>
      <w:r w:rsidRPr="003B1B27">
        <w:t xml:space="preserve">on country </w:t>
      </w:r>
      <w:r w:rsidRPr="003B1B27">
        <w:rPr>
          <w:highlight w:val="white"/>
        </w:rPr>
        <w:t>Gross Domestic Product Purchase Power Parity (GDP).</w:t>
      </w:r>
      <w:r>
        <w:t xml:space="preserve"> </w:t>
      </w:r>
      <w:r w:rsidRPr="003B1B27">
        <w:t xml:space="preserve">We conducted weighted regression analyses (weighted by sample size) to identify any effect of </w:t>
      </w:r>
      <w:r w:rsidR="00344129">
        <w:t>M</w:t>
      </w:r>
      <w:r w:rsidRPr="003B1B27">
        <w:t>DR</w:t>
      </w:r>
      <w:r w:rsidR="00136D5E">
        <w:t>/RR</w:t>
      </w:r>
      <w:r w:rsidRPr="003B1B27">
        <w:t xml:space="preserve">-TB burden or GDP on the </w:t>
      </w:r>
      <w:proofErr w:type="gramStart"/>
      <w:r>
        <w:t>M:F</w:t>
      </w:r>
      <w:proofErr w:type="gramEnd"/>
      <w:r>
        <w:t xml:space="preserve"> </w:t>
      </w:r>
      <w:r w:rsidRPr="003B1B27">
        <w:t>risk ratio</w:t>
      </w:r>
      <w:r>
        <w:t xml:space="preserve"> for </w:t>
      </w:r>
      <w:r w:rsidR="00344129">
        <w:t>M</w:t>
      </w:r>
      <w:r>
        <w:t>DR</w:t>
      </w:r>
      <w:r w:rsidR="007B09A7">
        <w:t>/RR</w:t>
      </w:r>
      <w:r>
        <w:t>-TB</w:t>
      </w:r>
      <w:r w:rsidRPr="003B1B27">
        <w:t>.</w:t>
      </w:r>
    </w:p>
    <w:p w14:paraId="4DC983AE" w14:textId="46CD9027" w:rsidR="00CB051F" w:rsidRDefault="00CB051F" w:rsidP="00806ADA">
      <w:pPr>
        <w:jc w:val="both"/>
      </w:pPr>
    </w:p>
    <w:p w14:paraId="571FF38B" w14:textId="2E356188" w:rsidR="00CB051F" w:rsidRDefault="00CB051F" w:rsidP="00806ADA">
      <w:pPr>
        <w:jc w:val="both"/>
      </w:pPr>
      <w:r>
        <w:lastRenderedPageBreak/>
        <w:t xml:space="preserve">Using previously published </w:t>
      </w:r>
      <w:r w:rsidRPr="003B1B27">
        <w:t>data</w:t>
      </w:r>
      <w:r>
        <w:fldChar w:fldCharType="begin"/>
      </w:r>
      <w:r w:rsidR="00A84E8F">
        <w:instrText xml:space="preserve"> ADDIN EN.CITE &lt;EndNote&gt;&lt;Cite&gt;&lt;Author&gt;van der Werf&lt;/Author&gt;&lt;Year&gt;2017&lt;/Year&gt;&lt;RecNum&gt;8626&lt;/RecNum&gt;&lt;DisplayText&gt;&lt;style face="superscript"&gt;15&lt;/style&gt;&lt;/DisplayText&gt;&lt;record&gt;&lt;rec-number&gt;8626&lt;/rec-number&gt;&lt;foreign-keys&gt;&lt;key app="EN" db-id="wzavzsdf4p9eddewresxf55d5w2dewwwtd9d" timestamp="1558531621"&gt;8626&lt;/key&gt;&lt;/foreign-keys&gt;&lt;ref-type name="Journal Article"&gt;17&lt;/ref-type&gt;&lt;contributors&gt;&lt;authors&gt;&lt;author&gt;van der Werf, M. J.&lt;/author&gt;&lt;author&gt;Hollo, V.&lt;/author&gt;&lt;author&gt;Kodmon, C.&lt;/author&gt;&lt;/authors&gt;&lt;/contributors&gt;&lt;auth-address&gt;European Ctr Dis Prevent &amp;amp; Control, Stockholm, Sweden&lt;/auth-address&gt;&lt;titles&gt;&lt;title&gt;Multidrug-resistant tuberculosis and migration to Europe&lt;/title&gt;&lt;secondary-title&gt;Clinical Microbiology and Infection&lt;/secondary-title&gt;&lt;alt-title&gt;Clin Microbiol Infec&lt;/alt-title&gt;&lt;/titles&gt;&lt;periodical&gt;&lt;full-title&gt;Clinical Microbiology and Infection&lt;/full-title&gt;&lt;abbr-1&gt;Clin Microbiol Infec&lt;/abbr-1&gt;&lt;/periodical&gt;&lt;alt-periodical&gt;&lt;full-title&gt;Clinical Microbiology and Infection&lt;/full-title&gt;&lt;abbr-1&gt;Clin Microbiol Infec&lt;/abbr-1&gt;&lt;/alt-periodical&gt;&lt;volume&gt;23&lt;/volume&gt;&lt;number&gt;8&lt;/number&gt;&lt;dates&gt;&lt;year&gt;2017&lt;/year&gt;&lt;pub-dates&gt;&lt;date&gt;Aug&lt;/date&gt;&lt;/pub-dates&gt;&lt;/dates&gt;&lt;isbn&gt;1198-743x&lt;/isbn&gt;&lt;accession-num&gt;WOS:000406777000021&lt;/accession-num&gt;&lt;urls&gt;&lt;related-urls&gt;&lt;url&gt;&amp;lt;Go to ISI&amp;gt;://WOS:000406777000021&lt;/url&gt;&lt;url&gt;https://www.clinicalmicrobiologyandinfection.com/article/S1198-743X(17)30109-X/pdf&lt;/url&gt;&lt;/related-urls&gt;&lt;/urls&gt;&lt;electronic-resource-num&gt;10.1016/j.cmi.2017.02.017&lt;/electronic-resource-num&gt;&lt;language&gt;English&lt;/language&gt;&lt;/record&gt;&lt;/Cite&gt;&lt;/EndNote&gt;</w:instrText>
      </w:r>
      <w:r>
        <w:fldChar w:fldCharType="separate"/>
      </w:r>
      <w:r w:rsidR="00A84E8F" w:rsidRPr="00A84E8F">
        <w:rPr>
          <w:noProof/>
          <w:vertAlign w:val="superscript"/>
        </w:rPr>
        <w:t>15</w:t>
      </w:r>
      <w:r>
        <w:fldChar w:fldCharType="end"/>
      </w:r>
      <w:r>
        <w:t>, w</w:t>
      </w:r>
      <w:r w:rsidRPr="003B1B27">
        <w:t xml:space="preserve">e </w:t>
      </w:r>
      <w:r>
        <w:t>conducted a</w:t>
      </w:r>
      <w:r w:rsidRPr="003B1B27">
        <w:t xml:space="preserve"> </w:t>
      </w:r>
      <w:r>
        <w:t xml:space="preserve">random-effects meta-analysis </w:t>
      </w:r>
      <w:r w:rsidRPr="003B1B27">
        <w:t xml:space="preserve">to identify the relative burden of </w:t>
      </w:r>
      <w:r w:rsidR="00344129">
        <w:t>M</w:t>
      </w:r>
      <w:r w:rsidRPr="003B1B27">
        <w:t xml:space="preserve">DR-TB compared to all TB in the </w:t>
      </w:r>
      <w:r w:rsidRPr="003B1B27">
        <w:rPr>
          <w:highlight w:val="white"/>
        </w:rPr>
        <w:t xml:space="preserve">foreign-born population </w:t>
      </w:r>
      <w:r w:rsidRPr="003B1B27">
        <w:t xml:space="preserve">in </w:t>
      </w:r>
      <w:r>
        <w:t xml:space="preserve">these </w:t>
      </w:r>
      <w:r w:rsidRPr="003B1B27">
        <w:t>selected low</w:t>
      </w:r>
      <w:r>
        <w:t xml:space="preserve"> TB </w:t>
      </w:r>
      <w:r w:rsidRPr="003B1B27">
        <w:t>burden countries</w:t>
      </w:r>
      <w:r>
        <w:t xml:space="preserve">. </w:t>
      </w:r>
      <w:r w:rsidRPr="003B1B27">
        <w:t>We used United Nations data</w:t>
      </w:r>
      <w:r>
        <w:fldChar w:fldCharType="begin"/>
      </w:r>
      <w:r w:rsidR="00A84E8F">
        <w:instrText xml:space="preserve"> ADDIN EN.CITE &lt;EndNote&gt;&lt;Cite&gt;&lt;Author&gt;United Nations&lt;/Author&gt;&lt;Year&gt;2015&lt;/Year&gt;&lt;RecNum&gt;8648&lt;/RecNum&gt;&lt;DisplayText&gt;&lt;style face="superscript"&gt;16&lt;/style&gt;&lt;/DisplayText&gt;&lt;record&gt;&lt;rec-number&gt;8648&lt;/rec-number&gt;&lt;foreign-keys&gt;&lt;key app="EN" db-id="wzavzsdf4p9eddewresxf55d5w2dewwwtd9d" timestamp="1567769592"&gt;8648&lt;/key&gt;&lt;/foreign-keys&gt;&lt;ref-type name="Report"&gt;27&lt;/ref-type&gt;&lt;contributors&gt;&lt;authors&gt;&lt;author&gt;United Nations, Department of Economic and Social Affairs,&lt;/author&gt;&lt;/authors&gt;&lt;/contributors&gt;&lt;titles&gt;&lt;title&gt;Trends in International Migrant Stock: Migrants by Destination and Origin&lt;/title&gt;&lt;/titles&gt;&lt;dates&gt;&lt;year&gt;2015&lt;/year&gt;&lt;/dates&gt;&lt;pub-location&gt;United Nations database, POP/DB/MIG/Stock/Rev.2015&lt;/pub-location&gt;&lt;urls&gt;&lt;/urls&gt;&lt;/record&gt;&lt;/Cite&gt;&lt;/EndNote&gt;</w:instrText>
      </w:r>
      <w:r>
        <w:fldChar w:fldCharType="separate"/>
      </w:r>
      <w:r w:rsidR="00A84E8F" w:rsidRPr="00A84E8F">
        <w:rPr>
          <w:noProof/>
          <w:vertAlign w:val="superscript"/>
        </w:rPr>
        <w:t>16</w:t>
      </w:r>
      <w:r>
        <w:fldChar w:fldCharType="end"/>
      </w:r>
      <w:r w:rsidRPr="003B1B27">
        <w:t xml:space="preserve"> on the </w:t>
      </w:r>
      <w:r w:rsidRPr="003B1B27">
        <w:rPr>
          <w:highlight w:val="white"/>
        </w:rPr>
        <w:t xml:space="preserve">foreign-born and foreign population </w:t>
      </w:r>
      <w:r w:rsidRPr="003B1B27">
        <w:t xml:space="preserve">to compare the sex of </w:t>
      </w:r>
      <w:r w:rsidRPr="003B1B27">
        <w:rPr>
          <w:highlight w:val="white"/>
        </w:rPr>
        <w:t xml:space="preserve">foreign-born individuals </w:t>
      </w:r>
      <w:r w:rsidRPr="003B1B27">
        <w:t xml:space="preserve">from </w:t>
      </w:r>
      <w:r w:rsidRPr="00397E1E">
        <w:t>high</w:t>
      </w:r>
      <w:r>
        <w:t xml:space="preserve"> TB </w:t>
      </w:r>
      <w:r w:rsidRPr="00397E1E">
        <w:t>burden countries</w:t>
      </w:r>
      <w:r>
        <w:fldChar w:fldCharType="begin"/>
      </w:r>
      <w:r>
        <w:instrText xml:space="preserve"> ADDIN EN.CITE &lt;EndNote&gt;&lt;Cite&gt;&lt;Author&gt;World Health Organization&lt;/Author&gt;&lt;Year&gt;2019&lt;/Year&gt;&lt;RecNum&gt;8699&lt;/RecNum&gt;&lt;DisplayText&gt;&lt;style face="superscript"&gt;1&lt;/style&gt;&lt;/DisplayText&gt;&lt;record&gt;&lt;rec-number&gt;8699&lt;/rec-number&gt;&lt;foreign-keys&gt;&lt;key app="EN" db-id="wzavzsdf4p9eddewresxf55d5w2dewwwtd9d" timestamp="1570784067"&gt;8699&lt;/key&gt;&lt;/foreign-keys&gt;&lt;ref-type name="Report"&gt;27&lt;/ref-type&gt;&lt;contributors&gt;&lt;authors&gt;&lt;author&gt;World Health Organization,&lt;/author&gt;&lt;/authors&gt;&lt;secondary-authors&gt;&lt;author&gt;World Health Organization&lt;/author&gt;&lt;/secondary-authors&gt;&lt;/contributors&gt;&lt;titles&gt;&lt;title&gt;Global Tuberculosis Report 2019&lt;/title&gt;&lt;/titles&gt;&lt;dates&gt;&lt;year&gt;2019&lt;/year&gt;&lt;/dates&gt;&lt;pub-location&gt;Geneva, Switzerland&lt;/pub-location&gt;&lt;urls&gt;&lt;/urls&gt;&lt;/record&gt;&lt;/Cite&gt;&lt;/EndNote&gt;</w:instrText>
      </w:r>
      <w:r>
        <w:fldChar w:fldCharType="separate"/>
      </w:r>
      <w:r w:rsidRPr="00015C95">
        <w:rPr>
          <w:noProof/>
          <w:vertAlign w:val="superscript"/>
        </w:rPr>
        <w:t>1</w:t>
      </w:r>
      <w:r>
        <w:fldChar w:fldCharType="end"/>
      </w:r>
      <w:r w:rsidRPr="003B1B27">
        <w:t xml:space="preserve"> in </w:t>
      </w:r>
      <w:r>
        <w:t xml:space="preserve">these </w:t>
      </w:r>
      <w:r w:rsidRPr="003B1B27">
        <w:t>selected low</w:t>
      </w:r>
      <w:r>
        <w:t xml:space="preserve"> TB</w:t>
      </w:r>
      <w:r w:rsidRPr="003B1B27">
        <w:t xml:space="preserve"> burden countries.</w:t>
      </w:r>
      <w:r>
        <w:t xml:space="preserve"> </w:t>
      </w:r>
    </w:p>
    <w:p w14:paraId="10203773" w14:textId="3EFBED2D" w:rsidR="00344F98" w:rsidRDefault="00344F98" w:rsidP="00E560D0">
      <w:pPr>
        <w:jc w:val="both"/>
      </w:pPr>
    </w:p>
    <w:p w14:paraId="61C6AC3D" w14:textId="32B58A0F" w:rsidR="00344F98" w:rsidRDefault="00344F98" w:rsidP="00E560D0">
      <w:pPr>
        <w:jc w:val="both"/>
      </w:pPr>
      <w:r>
        <w:t>All analyses were conducted using</w:t>
      </w:r>
      <w:r w:rsidR="00E032C1">
        <w:t xml:space="preserve"> the meta package</w:t>
      </w:r>
      <w:r w:rsidR="009C5566">
        <w:fldChar w:fldCharType="begin"/>
      </w:r>
      <w:r w:rsidR="00A84E8F">
        <w:instrText xml:space="preserve"> ADDIN EN.CITE &lt;EndNote&gt;&lt;Cite&gt;&lt;Author&gt;Schwarzer&lt;/Author&gt;&lt;Year&gt;2007&lt;/Year&gt;&lt;RecNum&gt;8616&lt;/RecNum&gt;&lt;DisplayText&gt;&lt;style face="superscript"&gt;17&lt;/style&gt;&lt;/DisplayText&gt;&lt;record&gt;&lt;rec-number&gt;8616&lt;/rec-number&gt;&lt;foreign-keys&gt;&lt;key app="EN" db-id="wzavzsdf4p9eddewresxf55d5w2dewwwtd9d" timestamp="1555406582"&gt;8616&lt;/key&gt;&lt;/foreign-keys&gt;&lt;ref-type name="Journal Article"&gt;17&lt;/ref-type&gt;&lt;contributors&gt;&lt;authors&gt;&lt;author&gt;Schwarzer, G.&lt;/author&gt;&lt;/authors&gt;&lt;/contributors&gt;&lt;titles&gt;&lt;title&gt;meta: an R package for meta-analysis&lt;/title&gt;&lt;secondary-title&gt;R News&lt;/secondary-title&gt;&lt;/titles&gt;&lt;periodical&gt;&lt;full-title&gt;R News&lt;/full-title&gt;&lt;/periodical&gt;&lt;pages&gt;40-45&lt;/pages&gt;&lt;volume&gt;7&lt;/volume&gt;&lt;dates&gt;&lt;year&gt;2007&lt;/year&gt;&lt;/dates&gt;&lt;urls&gt;&lt;/urls&gt;&lt;/record&gt;&lt;/Cite&gt;&lt;/EndNote&gt;</w:instrText>
      </w:r>
      <w:r w:rsidR="009C5566">
        <w:fldChar w:fldCharType="separate"/>
      </w:r>
      <w:r w:rsidR="00A84E8F" w:rsidRPr="00A84E8F">
        <w:rPr>
          <w:noProof/>
          <w:vertAlign w:val="superscript"/>
        </w:rPr>
        <w:t>17</w:t>
      </w:r>
      <w:r w:rsidR="009C5566">
        <w:fldChar w:fldCharType="end"/>
      </w:r>
      <w:r w:rsidR="00E032C1">
        <w:t xml:space="preserve"> in </w:t>
      </w:r>
      <w:r w:rsidR="009C5566">
        <w:t>the software R,</w:t>
      </w:r>
      <w:r w:rsidR="009C5566">
        <w:fldChar w:fldCharType="begin"/>
      </w:r>
      <w:r w:rsidR="00A84E8F">
        <w:instrText xml:space="preserve"> ADDIN EN.CITE &lt;EndNote&gt;&lt;Cite&gt;&lt;Author&gt;Team&lt;/Author&gt;&lt;Year&gt;2017&lt;/Year&gt;&lt;RecNum&gt;8671&lt;/RecNum&gt;&lt;DisplayText&gt;&lt;style face="superscript"&gt;18&lt;/style&gt;&lt;/DisplayText&gt;&lt;record&gt;&lt;rec-number&gt;8671&lt;/rec-number&gt;&lt;foreign-keys&gt;&lt;key app="EN" db-id="wzavzsdf4p9eddewresxf55d5w2dewwwtd9d" timestamp="1569329861"&gt;8671&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9C5566">
        <w:fldChar w:fldCharType="separate"/>
      </w:r>
      <w:r w:rsidR="00A84E8F" w:rsidRPr="00A84E8F">
        <w:rPr>
          <w:noProof/>
          <w:vertAlign w:val="superscript"/>
        </w:rPr>
        <w:t>18</w:t>
      </w:r>
      <w:r w:rsidR="009C5566">
        <w:fldChar w:fldCharType="end"/>
      </w:r>
      <w:r w:rsidR="009C5566">
        <w:t xml:space="preserve"> and results plotted using the ggplot2 package.</w:t>
      </w:r>
      <w:r w:rsidR="009C5566">
        <w:fldChar w:fldCharType="begin"/>
      </w:r>
      <w:r w:rsidR="00A84E8F">
        <w:instrText xml:space="preserve"> ADDIN EN.CITE &lt;EndNote&gt;&lt;Cite&gt;&lt;Author&gt;Wickham&lt;/Author&gt;&lt;Year&gt;2009&lt;/Year&gt;&lt;RecNum&gt;8673&lt;/RecNum&gt;&lt;DisplayText&gt;&lt;style face="superscript"&gt;19&lt;/style&gt;&lt;/DisplayText&gt;&lt;record&gt;&lt;rec-number&gt;8673&lt;/rec-number&gt;&lt;foreign-keys&gt;&lt;key app="EN" db-id="wzavzsdf4p9eddewresxf55d5w2dewwwtd9d" timestamp="1569330371"&gt;8673&lt;/key&gt;&lt;/foreign-keys&gt;&lt;ref-type name="Book"&gt;6&lt;/ref-type&gt;&lt;contributors&gt;&lt;authors&gt;&lt;author&gt;Wickham, H.&lt;/author&gt;&lt;/authors&gt;&lt;/contributors&gt;&lt;titles&gt;&lt;title&gt;ggplot2: Elegant Graphics for Data Analysis&lt;/title&gt;&lt;/titles&gt;&lt;dates&gt;&lt;year&gt;2009&lt;/year&gt;&lt;/dates&gt;&lt;publisher&gt;Springer-Verlag New York&lt;/publisher&gt;&lt;isbn&gt;978-0-387-98140-6&lt;/isbn&gt;&lt;urls&gt;&lt;related-urls&gt;&lt;url&gt;http://ggplot2.org&lt;/url&gt;&lt;/related-urls&gt;&lt;/urls&gt;&lt;/record&gt;&lt;/Cite&gt;&lt;/EndNote&gt;</w:instrText>
      </w:r>
      <w:r w:rsidR="009C5566">
        <w:fldChar w:fldCharType="separate"/>
      </w:r>
      <w:r w:rsidR="00A84E8F" w:rsidRPr="00A84E8F">
        <w:rPr>
          <w:noProof/>
          <w:vertAlign w:val="superscript"/>
        </w:rPr>
        <w:t>19</w:t>
      </w:r>
      <w:r w:rsidR="009C5566">
        <w:fldChar w:fldCharType="end"/>
      </w:r>
      <w:r w:rsidR="00330569">
        <w:t xml:space="preserve"> </w:t>
      </w:r>
      <w:bookmarkStart w:id="7" w:name="_Hlk37162303"/>
      <w:bookmarkStart w:id="8" w:name="_Hlk39670464"/>
      <w:bookmarkStart w:id="9" w:name="_Hlk37161379"/>
      <w:r w:rsidR="00330569">
        <w:t xml:space="preserve">We considered there to be strong evidence </w:t>
      </w:r>
      <w:r w:rsidR="00257F70">
        <w:t>of an association between</w:t>
      </w:r>
      <w:r w:rsidR="00330569">
        <w:t xml:space="preserve"> sex </w:t>
      </w:r>
      <w:r w:rsidR="00257F70">
        <w:t>and</w:t>
      </w:r>
      <w:r w:rsidR="00330569">
        <w:t xml:space="preserve"> risk of MDR</w:t>
      </w:r>
      <w:r w:rsidR="00136D5E">
        <w:t>/RR</w:t>
      </w:r>
      <w:r w:rsidR="00330569">
        <w:t xml:space="preserve">-TB if the p-value for the M:F risk ratio was less than 0.01 and the strength of association was meaningful, in this case an effect size of &gt;10%. We considered there to be some evidence of an </w:t>
      </w:r>
      <w:r w:rsidR="00257F70">
        <w:t>association</w:t>
      </w:r>
      <w:r w:rsidR="00330569">
        <w:t xml:space="preserve"> if the p-value was less than 0.05 and the effect size was &gt;10%, and weak evidence</w:t>
      </w:r>
      <w:r w:rsidR="00F67247">
        <w:t xml:space="preserve"> (but cause for further investigation)</w:t>
      </w:r>
      <w:r w:rsidR="00330569">
        <w:t xml:space="preserve"> if the p-value was less than 0.1 but the effect size was</w:t>
      </w:r>
      <w:r w:rsidR="00F67247">
        <w:t xml:space="preserve"> very</w:t>
      </w:r>
      <w:r w:rsidR="00330569">
        <w:t xml:space="preserve"> </w:t>
      </w:r>
      <w:r w:rsidR="00BF6FF7">
        <w:t xml:space="preserve">large, in this case </w:t>
      </w:r>
      <w:r w:rsidR="00330569">
        <w:t>&gt;25%.</w:t>
      </w:r>
      <w:r w:rsidR="00693D09">
        <w:t xml:space="preserve"> </w:t>
      </w:r>
      <w:bookmarkStart w:id="10" w:name="_Hlk37161920"/>
      <w:bookmarkEnd w:id="7"/>
      <w:r w:rsidR="000012EE">
        <w:t>If the effect size was small (&lt;10%) or the p-value large (&gt;0.05 with a meaningful</w:t>
      </w:r>
      <w:r w:rsidR="00C3145B">
        <w:t>,</w:t>
      </w:r>
      <w:r w:rsidR="000012EE">
        <w:t xml:space="preserve"> but </w:t>
      </w:r>
      <w:r w:rsidR="00C3145B">
        <w:t xml:space="preserve">limited, </w:t>
      </w:r>
      <w:r w:rsidR="000012EE">
        <w:t>effect size&lt;25%)</w:t>
      </w:r>
      <w:r w:rsidR="00C3145B">
        <w:t>,</w:t>
      </w:r>
      <w:r w:rsidR="000012EE">
        <w:t xml:space="preserve"> we considered that there was </w:t>
      </w:r>
      <w:r w:rsidR="00C3145B">
        <w:t>no</w:t>
      </w:r>
      <w:r w:rsidR="000012EE">
        <w:t xml:space="preserve"> evidence to conclude </w:t>
      </w:r>
      <w:r w:rsidR="00257F70">
        <w:t xml:space="preserve">there was an association between </w:t>
      </w:r>
      <w:r w:rsidR="000012EE">
        <w:t xml:space="preserve">sex </w:t>
      </w:r>
      <w:r w:rsidR="00257F70">
        <w:t>and</w:t>
      </w:r>
      <w:r w:rsidR="000012EE">
        <w:t xml:space="preserve"> risk of MDR/RR-TB. </w:t>
      </w:r>
      <w:r w:rsidR="00693D09">
        <w:t>We considered an I</w:t>
      </w:r>
      <w:r w:rsidR="00693D09" w:rsidRPr="00132FB0">
        <w:rPr>
          <w:vertAlign w:val="superscript"/>
        </w:rPr>
        <w:t>2</w:t>
      </w:r>
      <w:r w:rsidR="00693D09">
        <w:t>&gt;</w:t>
      </w:r>
      <w:r w:rsidR="007477E3">
        <w:t>25</w:t>
      </w:r>
      <w:r w:rsidR="00693D09">
        <w:t>% to reflect an important level of heterogeneity</w:t>
      </w:r>
      <w:r w:rsidR="007477E3">
        <w:fldChar w:fldCharType="begin"/>
      </w:r>
      <w:r w:rsidR="007477E3">
        <w:instrText xml:space="preserve"> ADDIN EN.CITE &lt;EndNote&gt;&lt;Cite&gt;&lt;Author&gt;Higgins&lt;/Author&gt;&lt;Year&gt;2003&lt;/Year&gt;&lt;RecNum&gt;8677&lt;/RecNum&gt;&lt;DisplayText&gt;&lt;style face="superscript"&gt;12&lt;/style&gt;&lt;/DisplayText&gt;&lt;record&gt;&lt;rec-number&gt;8677&lt;/rec-number&gt;&lt;foreign-keys&gt;&lt;key app="EN" db-id="wzavzsdf4p9eddewresxf55d5w2dewwwtd9d" timestamp="1569400141"&gt;8677&lt;/key&gt;&lt;/foreign-keys&gt;&lt;ref-type name="Journal Article"&gt;17&lt;/ref-type&gt;&lt;contributors&gt;&lt;authors&gt;&lt;author&gt;Higgins, Julian P. T.&lt;/author&gt;&lt;author&gt;Thompson, Simon G.&lt;/author&gt;&lt;author&gt;Deeks, Jonathan J.&lt;/author&gt;&lt;author&gt;Altman, Douglas G.&lt;/author&gt;&lt;/authors&gt;&lt;/contributors&gt;&lt;titles&gt;&lt;title&gt;Measuring inconsistency in meta-analyses&lt;/title&gt;&lt;secondary-title&gt;BMJ&lt;/secondary-title&gt;&lt;/titles&gt;&lt;periodical&gt;&lt;full-title&gt;BMJ&lt;/full-title&gt;&lt;/periodical&gt;&lt;pages&gt;557&lt;/pages&gt;&lt;volume&gt;327&lt;/volume&gt;&lt;number&gt;7414&lt;/number&gt;&lt;dates&gt;&lt;year&gt;2003&lt;/year&gt;&lt;/dates&gt;&lt;urls&gt;&lt;related-urls&gt;&lt;url&gt;http://www.bmj.com/content/327/7414/557.abstract&lt;/url&gt;&lt;/related-urls&gt;&lt;/urls&gt;&lt;electronic-resource-num&gt;10.1136/bmj.327.7414.557&lt;/electronic-resource-num&gt;&lt;/record&gt;&lt;/Cite&gt;&lt;/EndNote&gt;</w:instrText>
      </w:r>
      <w:r w:rsidR="007477E3">
        <w:fldChar w:fldCharType="separate"/>
      </w:r>
      <w:r w:rsidR="007477E3" w:rsidRPr="007477E3">
        <w:rPr>
          <w:noProof/>
          <w:vertAlign w:val="superscript"/>
        </w:rPr>
        <w:t>12</w:t>
      </w:r>
      <w:r w:rsidR="007477E3">
        <w:fldChar w:fldCharType="end"/>
      </w:r>
      <w:r w:rsidR="007477E3">
        <w:t>, although we note that due to differences in confounding from surveillance and risk groups, a reasonable degree of heterogeneity is to be expected in our results</w:t>
      </w:r>
      <w:bookmarkEnd w:id="8"/>
      <w:r w:rsidR="00693D09">
        <w:t>.</w:t>
      </w:r>
      <w:bookmarkEnd w:id="9"/>
    </w:p>
    <w:bookmarkEnd w:id="10"/>
    <w:p w14:paraId="28DD6D5E" w14:textId="77777777" w:rsidR="00E560D0" w:rsidRPr="003B1B27" w:rsidRDefault="00E560D0" w:rsidP="00E560D0">
      <w:pPr>
        <w:jc w:val="both"/>
      </w:pPr>
    </w:p>
    <w:p w14:paraId="339DC54A" w14:textId="24FCEF52" w:rsidR="00EC0224" w:rsidRDefault="000F0ED8">
      <w:pPr>
        <w:jc w:val="both"/>
        <w:rPr>
          <w:i/>
        </w:rPr>
      </w:pPr>
      <w:r w:rsidRPr="003B1B27">
        <w:rPr>
          <w:i/>
        </w:rPr>
        <w:t>Sensitivity analyses</w:t>
      </w:r>
    </w:p>
    <w:p w14:paraId="1675D477" w14:textId="77777777" w:rsidR="000870E5" w:rsidRPr="003B1B27" w:rsidRDefault="000870E5">
      <w:pPr>
        <w:jc w:val="both"/>
      </w:pPr>
    </w:p>
    <w:p w14:paraId="46A66938" w14:textId="5F70E42F" w:rsidR="00EC0224" w:rsidRPr="003B1B27" w:rsidRDefault="000F0ED8" w:rsidP="00E560D0">
      <w:pPr>
        <w:jc w:val="both"/>
      </w:pPr>
      <w:r w:rsidRPr="003B1B27">
        <w:t xml:space="preserve">We </w:t>
      </w:r>
      <w:r w:rsidR="005F29DF">
        <w:t>repeated the above analyses separately for</w:t>
      </w:r>
      <w:r w:rsidR="005A6EB2">
        <w:t xml:space="preserve"> </w:t>
      </w:r>
      <w:r w:rsidRPr="003B1B27">
        <w:t xml:space="preserve">data that </w:t>
      </w:r>
      <w:r w:rsidR="005A6EB2" w:rsidRPr="003B1B27">
        <w:t>w</w:t>
      </w:r>
      <w:r w:rsidR="005A6EB2">
        <w:t>ere</w:t>
      </w:r>
      <w:r w:rsidR="005A6EB2" w:rsidRPr="003B1B27">
        <w:t xml:space="preserve"> </w:t>
      </w:r>
      <w:r w:rsidRPr="003B1B27">
        <w:t xml:space="preserve">collected </w:t>
      </w:r>
      <w:r w:rsidR="005F29DF">
        <w:t xml:space="preserve">from </w:t>
      </w:r>
      <w:r w:rsidR="005F29DF" w:rsidRPr="003B1B27">
        <w:t>drug resistance surveys</w:t>
      </w:r>
      <w:r w:rsidR="005F29DF">
        <w:t xml:space="preserve"> versus</w:t>
      </w:r>
      <w:r w:rsidR="005F29DF" w:rsidRPr="003B1B27">
        <w:t xml:space="preserve"> </w:t>
      </w:r>
      <w:r w:rsidRPr="003B1B27">
        <w:t>through continuous surveillance</w:t>
      </w:r>
      <w:r w:rsidR="005F29DF">
        <w:t>, as the separate methods of data collection (representative samples of all notified cases compared to larger samples of only those notified patients receiving a DST) might have implications for gender bias.</w:t>
      </w:r>
      <w:r w:rsidR="00E03CCF">
        <w:t xml:space="preserve"> </w:t>
      </w:r>
      <w:bookmarkStart w:id="11" w:name="_Hlk37162186"/>
      <w:r w:rsidR="00E03CCF">
        <w:t>We also repeat the analyses separately for periods with data on MDR-TB (</w:t>
      </w:r>
      <w:r w:rsidR="00E03CCF" w:rsidRPr="003B1B27">
        <w:t>2000-201</w:t>
      </w:r>
      <w:r w:rsidR="00E03CCF">
        <w:t>5</w:t>
      </w:r>
      <w:r w:rsidR="00E03CCF" w:rsidRPr="003B1B27">
        <w:t xml:space="preserve">) </w:t>
      </w:r>
      <w:r w:rsidR="00E03CCF">
        <w:t>compared to</w:t>
      </w:r>
      <w:r w:rsidR="00E03CCF" w:rsidRPr="003B1B27">
        <w:t xml:space="preserve"> </w:t>
      </w:r>
      <w:r w:rsidR="00E03CCF">
        <w:t>RR-TB</w:t>
      </w:r>
      <w:r w:rsidR="00E03CCF" w:rsidRPr="003B1B27">
        <w:t xml:space="preserve"> only (201</w:t>
      </w:r>
      <w:r w:rsidR="00E03CCF">
        <w:t>6-2018</w:t>
      </w:r>
      <w:r w:rsidR="00E03CCF" w:rsidRPr="003B1B27">
        <w:t>)</w:t>
      </w:r>
      <w:r w:rsidR="00E03CCF">
        <w:t>.</w:t>
      </w:r>
      <w:bookmarkEnd w:id="11"/>
    </w:p>
    <w:p w14:paraId="469EE3B5" w14:textId="77777777" w:rsidR="00E560D0" w:rsidRDefault="00E560D0" w:rsidP="00E560D0">
      <w:pPr>
        <w:jc w:val="both"/>
      </w:pPr>
    </w:p>
    <w:p w14:paraId="791F722A" w14:textId="0B26E00B" w:rsidR="00EC0224" w:rsidRPr="003B1B27" w:rsidRDefault="000F0ED8" w:rsidP="00E560D0">
      <w:pPr>
        <w:jc w:val="both"/>
      </w:pPr>
      <w:r w:rsidRPr="003B1B27">
        <w:t xml:space="preserve">We </w:t>
      </w:r>
      <w:proofErr w:type="spellStart"/>
      <w:r w:rsidRPr="003B1B27">
        <w:t>analysed</w:t>
      </w:r>
      <w:proofErr w:type="spellEnd"/>
      <w:r w:rsidRPr="003B1B27">
        <w:t xml:space="preserve"> how the </w:t>
      </w:r>
      <w:r w:rsidR="00A22679">
        <w:t xml:space="preserve">M:F </w:t>
      </w:r>
      <w:r w:rsidRPr="003B1B27">
        <w:t xml:space="preserve">risk ratio changed </w:t>
      </w:r>
      <w:r w:rsidR="005A6EB2">
        <w:t>according to the</w:t>
      </w:r>
      <w:r w:rsidRPr="003B1B27">
        <w:t xml:space="preserve"> total proportion of all TB cases in the country (clinically or bacteriologically confirmed) who received a DST, </w:t>
      </w:r>
      <w:r w:rsidR="00CA776C" w:rsidRPr="003B1B27">
        <w:t>conduct</w:t>
      </w:r>
      <w:r w:rsidR="00CA776C">
        <w:t>ing a</w:t>
      </w:r>
      <w:r w:rsidR="00CA776C" w:rsidRPr="003B1B27">
        <w:t xml:space="preserve"> weighted regression analyses</w:t>
      </w:r>
      <w:r w:rsidR="00157047">
        <w:t xml:space="preserve"> (weighted by sample size)</w:t>
      </w:r>
      <w:r w:rsidR="001638F9">
        <w:t xml:space="preserve">. We used </w:t>
      </w:r>
      <w:r w:rsidR="001638F9" w:rsidRPr="00397E1E">
        <w:t xml:space="preserve">WHO </w:t>
      </w:r>
      <w:r w:rsidR="001638F9">
        <w:t>estimates</w:t>
      </w:r>
      <w:r w:rsidR="001638F9" w:rsidRPr="00397E1E">
        <w:fldChar w:fldCharType="begin"/>
      </w:r>
      <w:r w:rsidR="00A84E8F">
        <w:instrText xml:space="preserve"> ADDIN EN.CITE &lt;EndNote&gt;&lt;Cite&gt;&lt;Author&gt;World Health Organization&lt;/Author&gt;&lt;RecNum&gt;8602&lt;/RecNum&gt;&lt;DisplayText&gt;&lt;style face="superscript"&gt;13&lt;/style&gt;&lt;/DisplayText&gt;&lt;record&gt;&lt;rec-number&gt;8602&lt;/rec-number&gt;&lt;foreign-keys&gt;&lt;key app="EN" db-id="wzavzsdf4p9eddewresxf55d5w2dewwwtd9d" timestamp="1554467357"&gt;8602&lt;/key&gt;&lt;/foreign-keys&gt;&lt;ref-type name="Web Page"&gt;12&lt;/ref-type&gt;&lt;contributors&gt;&lt;authors&gt;&lt;author&gt;World Health Organization,&lt;/author&gt;&lt;/authors&gt;&lt;/contributors&gt;&lt;titles&gt;&lt;title&gt;World Health Organization Global TB Database&lt;/title&gt;&lt;/titles&gt;&lt;volume&gt;2019&lt;/volume&gt;&lt;number&gt;12 March&lt;/number&gt;&lt;dates&gt;&lt;/dates&gt;&lt;publisher&gt;WHO&lt;/publisher&gt;&lt;urls&gt;&lt;related-urls&gt;&lt;url&gt;https://www.who.int/tb/country/data/download/en/&lt;/url&gt;&lt;/related-urls&gt;&lt;/urls&gt;&lt;/record&gt;&lt;/Cite&gt;&lt;/EndNote&gt;</w:instrText>
      </w:r>
      <w:r w:rsidR="001638F9" w:rsidRPr="00397E1E">
        <w:fldChar w:fldCharType="separate"/>
      </w:r>
      <w:r w:rsidR="00A84E8F" w:rsidRPr="00A84E8F">
        <w:rPr>
          <w:noProof/>
          <w:vertAlign w:val="superscript"/>
        </w:rPr>
        <w:t>13</w:t>
      </w:r>
      <w:r w:rsidR="001638F9" w:rsidRPr="00397E1E">
        <w:fldChar w:fldCharType="end"/>
      </w:r>
      <w:r w:rsidR="001638F9" w:rsidRPr="00397E1E">
        <w:t xml:space="preserve"> </w:t>
      </w:r>
      <w:r w:rsidR="001638F9">
        <w:t xml:space="preserve">of </w:t>
      </w:r>
      <w:r w:rsidR="001638F9" w:rsidRPr="003B1B27">
        <w:t xml:space="preserve">the total number of </w:t>
      </w:r>
      <w:r w:rsidR="001638F9">
        <w:t xml:space="preserve">TB </w:t>
      </w:r>
      <w:r w:rsidR="001638F9" w:rsidRPr="003B1B27">
        <w:t>cases notified (</w:t>
      </w:r>
      <w:r w:rsidR="001638F9">
        <w:t>including clinically diagnosed</w:t>
      </w:r>
      <w:r w:rsidR="001638F9" w:rsidRPr="00A128D0">
        <w:t xml:space="preserve">) and the number of notified </w:t>
      </w:r>
      <w:r w:rsidR="001638F9">
        <w:t xml:space="preserve">TB </w:t>
      </w:r>
      <w:r w:rsidR="001638F9" w:rsidRPr="00A128D0">
        <w:t>cases tested for rifampicin resistance</w:t>
      </w:r>
      <w:r w:rsidRPr="003B1B27">
        <w:t xml:space="preserve"> </w:t>
      </w:r>
      <w:r w:rsidR="001638F9">
        <w:t xml:space="preserve">to </w:t>
      </w:r>
      <w:r w:rsidR="001638F9" w:rsidRPr="00F06A5F">
        <w:rPr>
          <w:lang w:val="en-GB"/>
        </w:rPr>
        <w:t>characteri</w:t>
      </w:r>
      <w:r w:rsidR="00A42014" w:rsidRPr="00F06A5F">
        <w:rPr>
          <w:lang w:val="en-GB"/>
        </w:rPr>
        <w:t>s</w:t>
      </w:r>
      <w:r w:rsidR="001638F9" w:rsidRPr="00F06A5F">
        <w:rPr>
          <w:lang w:val="en-GB"/>
        </w:rPr>
        <w:t>e</w:t>
      </w:r>
      <w:r w:rsidR="001638F9">
        <w:t xml:space="preserve"> countries.</w:t>
      </w:r>
    </w:p>
    <w:p w14:paraId="031EDE1B" w14:textId="77777777" w:rsidR="00E560D0" w:rsidRDefault="00E560D0" w:rsidP="00E560D0">
      <w:pPr>
        <w:jc w:val="both"/>
      </w:pPr>
    </w:p>
    <w:p w14:paraId="466BB9E1" w14:textId="0A06AE82" w:rsidR="00EC0224" w:rsidRPr="003B1B27" w:rsidRDefault="000F0ED8" w:rsidP="00E560D0">
      <w:pPr>
        <w:jc w:val="both"/>
      </w:pPr>
      <w:r w:rsidRPr="003B1B27">
        <w:t>We compared different approaches to pooling data from multiple years</w:t>
      </w:r>
      <w:r w:rsidR="003B6F3B">
        <w:t xml:space="preserve">. Firstly, we repeated the above geographic random-effects meta-analysis for the </w:t>
      </w:r>
      <w:proofErr w:type="gramStart"/>
      <w:r w:rsidR="003B6F3B">
        <w:t>M:F</w:t>
      </w:r>
      <w:proofErr w:type="gramEnd"/>
      <w:r w:rsidR="003B6F3B">
        <w:t xml:space="preserve"> risk ratio, but </w:t>
      </w:r>
      <w:r w:rsidRPr="003B1B27">
        <w:t>consider</w:t>
      </w:r>
      <w:r w:rsidR="003B6F3B">
        <w:t xml:space="preserve">ed </w:t>
      </w:r>
      <w:r w:rsidRPr="003B1B27">
        <w:t>each year</w:t>
      </w:r>
      <w:r w:rsidR="00A128D0">
        <w:t xml:space="preserve"> of</w:t>
      </w:r>
      <w:r w:rsidRPr="003B1B27">
        <w:t xml:space="preserve"> data</w:t>
      </w:r>
      <w:r w:rsidR="003B6F3B">
        <w:t xml:space="preserve"> as separate, for countries that had data from multiple years. Secondly,</w:t>
      </w:r>
      <w:r w:rsidRPr="003B1B27">
        <w:t xml:space="preserve"> we conducted fixed-effects </w:t>
      </w:r>
      <w:r w:rsidR="00E560D0" w:rsidRPr="003B1B27">
        <w:t>meta-analys</w:t>
      </w:r>
      <w:r w:rsidR="003B6F3B">
        <w:t>e</w:t>
      </w:r>
      <w:r w:rsidR="00E560D0" w:rsidRPr="003B1B27">
        <w:t>s</w:t>
      </w:r>
      <w:r w:rsidRPr="003B1B27">
        <w:t xml:space="preserve"> on data </w:t>
      </w:r>
      <w:r w:rsidR="003B6F3B">
        <w:t xml:space="preserve">by year for each country that had data </w:t>
      </w:r>
      <w:r w:rsidRPr="003B1B27">
        <w:t>over multiple years</w:t>
      </w:r>
      <w:r w:rsidR="001F7E62">
        <w:t xml:space="preserve">, </w:t>
      </w:r>
      <w:bookmarkStart w:id="12" w:name="_Hlk37161989"/>
      <w:r w:rsidR="001F7E62">
        <w:t>where the setting and population were presumed to be invariant enough over time to warrant this approach to determining the true effect</w:t>
      </w:r>
      <w:r w:rsidRPr="003B1B27">
        <w:t>.</w:t>
      </w:r>
      <w:r w:rsidR="00E86102">
        <w:t xml:space="preserve"> </w:t>
      </w:r>
      <w:bookmarkStart w:id="13" w:name="_Hlk37161271"/>
      <w:bookmarkEnd w:id="12"/>
      <w:r w:rsidR="00E86102">
        <w:t>Thirdly, we considered results if we only used the most recent year of data for each country</w:t>
      </w:r>
      <w:bookmarkEnd w:id="13"/>
      <w:r w:rsidR="00E86102">
        <w:t>.</w:t>
      </w:r>
    </w:p>
    <w:p w14:paraId="2DC6DA0F" w14:textId="77777777" w:rsidR="00EC0224" w:rsidRPr="003B1B27" w:rsidRDefault="00EC0224">
      <w:pPr>
        <w:jc w:val="both"/>
      </w:pPr>
    </w:p>
    <w:p w14:paraId="40A84BD0" w14:textId="29054AA6" w:rsidR="00EC0224" w:rsidRDefault="000F0ED8">
      <w:pPr>
        <w:jc w:val="both"/>
        <w:rPr>
          <w:b/>
          <w:highlight w:val="white"/>
        </w:rPr>
      </w:pPr>
      <w:r w:rsidRPr="003B1B27">
        <w:rPr>
          <w:b/>
          <w:highlight w:val="white"/>
        </w:rPr>
        <w:t>RESULTS</w:t>
      </w:r>
    </w:p>
    <w:p w14:paraId="4B0D9A7F" w14:textId="77777777" w:rsidR="000870E5" w:rsidRPr="003B1B27" w:rsidRDefault="000870E5">
      <w:pPr>
        <w:jc w:val="both"/>
        <w:rPr>
          <w:b/>
          <w:highlight w:val="white"/>
        </w:rPr>
      </w:pPr>
    </w:p>
    <w:p w14:paraId="48FE7ADE" w14:textId="3768ADEF" w:rsidR="002B70AB" w:rsidRDefault="00A62BA7" w:rsidP="002B70AB">
      <w:pPr>
        <w:jc w:val="both"/>
        <w:rPr>
          <w:highlight w:val="white"/>
        </w:rPr>
      </w:pPr>
      <w:r>
        <w:lastRenderedPageBreak/>
        <w:t>Sex-disaggregated d</w:t>
      </w:r>
      <w:r w:rsidR="000F0ED8" w:rsidRPr="003B1B27">
        <w:t>ata were available for 106 countries and territories</w:t>
      </w:r>
      <w:r w:rsidR="00731A2F">
        <w:t>,</w:t>
      </w:r>
      <w:r w:rsidR="000F0ED8" w:rsidRPr="003B1B27">
        <w:t xml:space="preserve"> out of </w:t>
      </w:r>
      <w:r w:rsidR="008F65A0">
        <w:t>164</w:t>
      </w:r>
      <w:r w:rsidR="000F0ED8" w:rsidRPr="003B1B27">
        <w:t xml:space="preserve"> that report </w:t>
      </w:r>
      <w:r w:rsidR="008F65A0">
        <w:t xml:space="preserve">drug-resistance </w:t>
      </w:r>
      <w:r w:rsidR="000F0ED8" w:rsidRPr="003B1B27">
        <w:t>TB data to WHO</w:t>
      </w:r>
      <w:r w:rsidR="008F65A0">
        <w:fldChar w:fldCharType="begin"/>
      </w:r>
      <w:r w:rsidR="008F65A0">
        <w:instrText xml:space="preserve"> ADDIN EN.CITE &lt;EndNote&gt;&lt;Cite&gt;&lt;Author&gt;World Health Organization&lt;/Author&gt;&lt;Year&gt;2019&lt;/Year&gt;&lt;RecNum&gt;8699&lt;/RecNum&gt;&lt;DisplayText&gt;&lt;style face="superscript"&gt;1&lt;/style&gt;&lt;/DisplayText&gt;&lt;record&gt;&lt;rec-number&gt;8699&lt;/rec-number&gt;&lt;foreign-keys&gt;&lt;key app="EN" db-id="wzavzsdf4p9eddewresxf55d5w2dewwwtd9d" timestamp="1570784067"&gt;8699&lt;/key&gt;&lt;/foreign-keys&gt;&lt;ref-type name="Report"&gt;27&lt;/ref-type&gt;&lt;contributors&gt;&lt;authors&gt;&lt;author&gt;World Health Organization,&lt;/author&gt;&lt;/authors&gt;&lt;secondary-authors&gt;&lt;author&gt;World Health Organization&lt;/author&gt;&lt;/secondary-authors&gt;&lt;/contributors&gt;&lt;titles&gt;&lt;title&gt;Global Tuberculosis Report 2019&lt;/title&gt;&lt;/titles&gt;&lt;dates&gt;&lt;year&gt;2019&lt;/year&gt;&lt;/dates&gt;&lt;pub-location&gt;Geneva, Switzerland&lt;/pub-location&gt;&lt;urls&gt;&lt;/urls&gt;&lt;/record&gt;&lt;/Cite&gt;&lt;/EndNote&gt;</w:instrText>
      </w:r>
      <w:r w:rsidR="008F65A0">
        <w:fldChar w:fldCharType="separate"/>
      </w:r>
      <w:r w:rsidR="008F65A0" w:rsidRPr="008F65A0">
        <w:rPr>
          <w:noProof/>
          <w:vertAlign w:val="superscript"/>
        </w:rPr>
        <w:t>1</w:t>
      </w:r>
      <w:r w:rsidR="008F65A0">
        <w:fldChar w:fldCharType="end"/>
      </w:r>
      <w:r w:rsidR="000F0ED8" w:rsidRPr="003B1B27">
        <w:t xml:space="preserve"> (see </w:t>
      </w:r>
      <w:r w:rsidR="00287D8C">
        <w:t xml:space="preserve">Fig 1 and </w:t>
      </w:r>
      <w:r w:rsidR="000F0ED8" w:rsidRPr="003B1B27">
        <w:t>supplementary material Table S1)</w:t>
      </w:r>
      <w:r w:rsidR="00AF2B8C">
        <w:t>, for 264,842 male and 137,374 female TB patients from 2002 to 2018.</w:t>
      </w:r>
      <w:r w:rsidR="000F0ED8" w:rsidRPr="003B1B27">
        <w:t xml:space="preserve"> </w:t>
      </w:r>
      <w:bookmarkStart w:id="14" w:name="_Hlk37162260"/>
      <w:r w:rsidR="000E2419">
        <w:t>These data represented a total of 267 country-years, out of a total of 1422 reported</w:t>
      </w:r>
      <w:bookmarkEnd w:id="14"/>
      <w:r>
        <w:t>; sex-disaggregated data were not available for the remaining country-years</w:t>
      </w:r>
      <w:r w:rsidR="000E2419">
        <w:t xml:space="preserve">. </w:t>
      </w:r>
      <w:r w:rsidR="00095DEE">
        <w:t>In these data</w:t>
      </w:r>
      <w:r w:rsidR="008759A6">
        <w:t>, at the global level,</w:t>
      </w:r>
      <w:r w:rsidR="00095DEE">
        <w:t xml:space="preserve"> </w:t>
      </w:r>
      <w:bookmarkStart w:id="15" w:name="_Hlk39670569"/>
      <w:r w:rsidR="00095DEE">
        <w:t>t</w:t>
      </w:r>
      <w:r w:rsidR="00287D8C" w:rsidRPr="003B1B27">
        <w:rPr>
          <w:highlight w:val="white"/>
        </w:rPr>
        <w:t>here was no evidence for a</w:t>
      </w:r>
      <w:r w:rsidR="00BE7038">
        <w:rPr>
          <w:highlight w:val="white"/>
        </w:rPr>
        <w:t xml:space="preserve">n </w:t>
      </w:r>
      <w:r w:rsidR="00817303">
        <w:rPr>
          <w:highlight w:val="white"/>
        </w:rPr>
        <w:t xml:space="preserve">association between sex and </w:t>
      </w:r>
      <w:r w:rsidR="00BE7038">
        <w:rPr>
          <w:highlight w:val="white"/>
        </w:rPr>
        <w:t>MDR</w:t>
      </w:r>
      <w:r w:rsidR="00136D5E">
        <w:t>/RR</w:t>
      </w:r>
      <w:r w:rsidR="00BE7038">
        <w:rPr>
          <w:highlight w:val="white"/>
        </w:rPr>
        <w:t>-TB</w:t>
      </w:r>
      <w:r w:rsidR="00287D8C" w:rsidRPr="003B1B27">
        <w:rPr>
          <w:highlight w:val="white"/>
        </w:rPr>
        <w:t xml:space="preserve"> risk </w:t>
      </w:r>
      <w:r w:rsidR="00BE7038">
        <w:rPr>
          <w:highlight w:val="white"/>
        </w:rPr>
        <w:t xml:space="preserve">in TB patients </w:t>
      </w:r>
      <w:bookmarkEnd w:id="15"/>
      <w:r w:rsidR="00287D8C" w:rsidRPr="003B1B27">
        <w:rPr>
          <w:highlight w:val="white"/>
        </w:rPr>
        <w:t>(</w:t>
      </w:r>
      <w:r w:rsidR="00A22679">
        <w:t>M:F</w:t>
      </w:r>
      <w:r w:rsidR="003604E6">
        <w:rPr>
          <w:highlight w:val="white"/>
        </w:rPr>
        <w:t xml:space="preserve"> risk ratio of 1.04 [95% confidence interval 0.97-1.11]</w:t>
      </w:r>
      <w:r w:rsidR="00BF29D7">
        <w:rPr>
          <w:highlight w:val="white"/>
        </w:rPr>
        <w:t xml:space="preserve"> and I</w:t>
      </w:r>
      <w:r w:rsidR="00BF29D7" w:rsidRPr="00132FB0">
        <w:rPr>
          <w:highlight w:val="white"/>
          <w:vertAlign w:val="superscript"/>
        </w:rPr>
        <w:t>2</w:t>
      </w:r>
      <w:r w:rsidR="00BF29D7">
        <w:rPr>
          <w:highlight w:val="white"/>
        </w:rPr>
        <w:t>=81%</w:t>
      </w:r>
      <w:r w:rsidR="003604E6">
        <w:rPr>
          <w:highlight w:val="white"/>
        </w:rPr>
        <w:t xml:space="preserve">, </w:t>
      </w:r>
      <w:r w:rsidR="00287D8C" w:rsidRPr="003B1B27">
        <w:rPr>
          <w:highlight w:val="white"/>
        </w:rPr>
        <w:t>see Fig 2)</w:t>
      </w:r>
      <w:r w:rsidR="008759A6">
        <w:rPr>
          <w:highlight w:val="white"/>
        </w:rPr>
        <w:t xml:space="preserve">. </w:t>
      </w:r>
      <w:bookmarkStart w:id="16" w:name="_Hlk39670607"/>
      <w:r w:rsidR="008759A6">
        <w:rPr>
          <w:highlight w:val="white"/>
        </w:rPr>
        <w:t xml:space="preserve">Nor was there evidence for </w:t>
      </w:r>
      <w:r w:rsidR="00817303">
        <w:rPr>
          <w:highlight w:val="white"/>
        </w:rPr>
        <w:t>an association between sex and</w:t>
      </w:r>
      <w:r w:rsidR="008759A6">
        <w:rPr>
          <w:highlight w:val="white"/>
        </w:rPr>
        <w:t xml:space="preserve"> risk </w:t>
      </w:r>
      <w:r w:rsidR="00287D8C" w:rsidRPr="00EA36B7">
        <w:rPr>
          <w:highlight w:val="white"/>
        </w:rPr>
        <w:t xml:space="preserve">in </w:t>
      </w:r>
      <w:r w:rsidR="00EA36B7" w:rsidRPr="00EA36B7">
        <w:t xml:space="preserve">86 </w:t>
      </w:r>
      <w:r w:rsidR="00287D8C" w:rsidRPr="00EA36B7">
        <w:t>(</w:t>
      </w:r>
      <w:r w:rsidR="00EA36B7" w:rsidRPr="00EA36B7">
        <w:t>81</w:t>
      </w:r>
      <w:r w:rsidR="00287D8C" w:rsidRPr="00EA36B7">
        <w:rPr>
          <w:highlight w:val="white"/>
        </w:rPr>
        <w:t xml:space="preserve">%) countries </w:t>
      </w:r>
      <w:bookmarkEnd w:id="16"/>
      <w:r w:rsidR="00287D8C">
        <w:rPr>
          <w:highlight w:val="white"/>
        </w:rPr>
        <w:t>(s</w:t>
      </w:r>
      <w:r w:rsidR="00287D8C" w:rsidRPr="003B1B27">
        <w:rPr>
          <w:highlight w:val="white"/>
        </w:rPr>
        <w:t>ee Fig 1 and Supplementary Material Table S1 and Fig S1</w:t>
      </w:r>
      <w:r w:rsidR="00287D8C">
        <w:rPr>
          <w:highlight w:val="white"/>
        </w:rPr>
        <w:t>)</w:t>
      </w:r>
      <w:r w:rsidR="00287D8C" w:rsidRPr="003B1B27">
        <w:rPr>
          <w:highlight w:val="white"/>
        </w:rPr>
        <w:t>.</w:t>
      </w:r>
      <w:r w:rsidR="00287D8C">
        <w:rPr>
          <w:highlight w:val="white"/>
        </w:rPr>
        <w:t xml:space="preserve"> </w:t>
      </w:r>
    </w:p>
    <w:p w14:paraId="1AB82D72" w14:textId="475E2313" w:rsidR="00EC0224" w:rsidRPr="002B70AB" w:rsidRDefault="00EC0224" w:rsidP="002B70AB">
      <w:pPr>
        <w:jc w:val="both"/>
        <w:rPr>
          <w:highlight w:val="white"/>
        </w:rPr>
      </w:pPr>
    </w:p>
    <w:p w14:paraId="7559F759" w14:textId="67E231D4" w:rsidR="00095DEE" w:rsidRDefault="00287D8C" w:rsidP="002B70AB">
      <w:pPr>
        <w:jc w:val="both"/>
        <w:rPr>
          <w:highlight w:val="white"/>
        </w:rPr>
      </w:pPr>
      <w:r w:rsidRPr="003B1B27">
        <w:rPr>
          <w:highlight w:val="white"/>
        </w:rPr>
        <w:t xml:space="preserve">There was evidence of a </w:t>
      </w:r>
      <w:r w:rsidR="00A22679">
        <w:t xml:space="preserve">M:F </w:t>
      </w:r>
      <w:r w:rsidRPr="003B1B27">
        <w:rPr>
          <w:highlight w:val="white"/>
        </w:rPr>
        <w:t>risk ratio greater than 1, i.e. men were more at risk</w:t>
      </w:r>
      <w:r w:rsidR="00E616DE">
        <w:rPr>
          <w:highlight w:val="white"/>
        </w:rPr>
        <w:t xml:space="preserve"> of </w:t>
      </w:r>
      <w:r w:rsidR="00344129">
        <w:rPr>
          <w:highlight w:val="white"/>
        </w:rPr>
        <w:t>M</w:t>
      </w:r>
      <w:r w:rsidR="00E616DE">
        <w:rPr>
          <w:highlight w:val="white"/>
        </w:rPr>
        <w:t>DR</w:t>
      </w:r>
      <w:r w:rsidR="007B09A7">
        <w:rPr>
          <w:highlight w:val="white"/>
        </w:rPr>
        <w:t>/RR</w:t>
      </w:r>
      <w:r w:rsidR="00E616DE">
        <w:rPr>
          <w:highlight w:val="white"/>
        </w:rPr>
        <w:t>-TB than women</w:t>
      </w:r>
      <w:r w:rsidRPr="003B1B27">
        <w:rPr>
          <w:highlight w:val="white"/>
        </w:rPr>
        <w:t xml:space="preserve">,  in </w:t>
      </w:r>
      <w:r w:rsidRPr="00EA36B7">
        <w:rPr>
          <w:highlight w:val="white"/>
        </w:rPr>
        <w:t>1</w:t>
      </w:r>
      <w:r w:rsidR="005B2B49" w:rsidRPr="00EA36B7">
        <w:t>3</w:t>
      </w:r>
      <w:r w:rsidRPr="00EA36B7">
        <w:rPr>
          <w:highlight w:val="white"/>
        </w:rPr>
        <w:t xml:space="preserve"> out of 106 </w:t>
      </w:r>
      <w:r w:rsidRPr="003B1B27">
        <w:rPr>
          <w:highlight w:val="white"/>
        </w:rPr>
        <w:t>(</w:t>
      </w:r>
      <w:r w:rsidR="005B2B49" w:rsidRPr="003B1B27">
        <w:rPr>
          <w:highlight w:val="white"/>
        </w:rPr>
        <w:t>1</w:t>
      </w:r>
      <w:r w:rsidR="005B2B49">
        <w:rPr>
          <w:highlight w:val="white"/>
        </w:rPr>
        <w:t>2</w:t>
      </w:r>
      <w:r w:rsidRPr="003B1B27">
        <w:rPr>
          <w:highlight w:val="white"/>
        </w:rPr>
        <w:t xml:space="preserve">%) countries </w:t>
      </w:r>
      <w:r w:rsidR="00E616DE">
        <w:rPr>
          <w:highlight w:val="white"/>
        </w:rPr>
        <w:t xml:space="preserve">- </w:t>
      </w:r>
      <w:bookmarkStart w:id="17" w:name="_Hlk39670659"/>
      <w:r w:rsidRPr="003B1B27">
        <w:rPr>
          <w:highlight w:val="white"/>
        </w:rPr>
        <w:t>strong evidence</w:t>
      </w:r>
      <w:r w:rsidR="00817303">
        <w:rPr>
          <w:highlight w:val="white"/>
        </w:rPr>
        <w:t xml:space="preserve"> of an </w:t>
      </w:r>
      <w:bookmarkStart w:id="18" w:name="_Hlk39670715"/>
      <w:r w:rsidR="00817303">
        <w:rPr>
          <w:highlight w:val="white"/>
        </w:rPr>
        <w:t>association</w:t>
      </w:r>
      <w:r w:rsidRPr="003B1B27">
        <w:rPr>
          <w:highlight w:val="white"/>
        </w:rPr>
        <w:t xml:space="preserve"> </w:t>
      </w:r>
      <w:r w:rsidR="00817303">
        <w:rPr>
          <w:highlight w:val="white"/>
        </w:rPr>
        <w:t xml:space="preserve">between sex and risk </w:t>
      </w:r>
      <w:bookmarkEnd w:id="18"/>
      <w:r w:rsidRPr="003B1B27">
        <w:rPr>
          <w:highlight w:val="white"/>
        </w:rPr>
        <w:t>in Belarus</w:t>
      </w:r>
      <w:bookmarkEnd w:id="17"/>
      <w:r w:rsidRPr="003B1B27">
        <w:rPr>
          <w:highlight w:val="white"/>
        </w:rPr>
        <w:t>, Georgia, Kazakhstan, Latvia, Lesotho, Lithuania, Malaysia, Peru, Poland, R. Moldova and Serbia</w:t>
      </w:r>
      <w:r w:rsidR="005B2B49">
        <w:rPr>
          <w:highlight w:val="white"/>
        </w:rPr>
        <w:t xml:space="preserve"> and</w:t>
      </w:r>
      <w:r w:rsidR="00E616DE">
        <w:rPr>
          <w:highlight w:val="white"/>
        </w:rPr>
        <w:t xml:space="preserve"> weak</w:t>
      </w:r>
      <w:r w:rsidRPr="003B1B27">
        <w:rPr>
          <w:highlight w:val="white"/>
        </w:rPr>
        <w:t xml:space="preserve"> evidence in Eritrea and Jordan.</w:t>
      </w:r>
    </w:p>
    <w:p w14:paraId="3593F996" w14:textId="77777777" w:rsidR="00095DEE" w:rsidRDefault="00095DEE" w:rsidP="002B70AB">
      <w:pPr>
        <w:jc w:val="both"/>
        <w:rPr>
          <w:highlight w:val="white"/>
        </w:rPr>
      </w:pPr>
    </w:p>
    <w:p w14:paraId="4D4A31B2" w14:textId="3BF611CD" w:rsidR="00095DEE" w:rsidRPr="00095DEE" w:rsidRDefault="00095DEE" w:rsidP="002B70AB">
      <w:pPr>
        <w:jc w:val="both"/>
      </w:pPr>
      <w:r w:rsidRPr="003B1B27">
        <w:rPr>
          <w:highlight w:val="white"/>
        </w:rPr>
        <w:t xml:space="preserve">There was evidence of a </w:t>
      </w:r>
      <w:proofErr w:type="gramStart"/>
      <w:r>
        <w:t>M:F</w:t>
      </w:r>
      <w:proofErr w:type="gramEnd"/>
      <w:r>
        <w:t xml:space="preserve"> </w:t>
      </w:r>
      <w:r w:rsidRPr="003B1B27">
        <w:rPr>
          <w:highlight w:val="white"/>
        </w:rPr>
        <w:t xml:space="preserve">risk ratio less than 1, i.e. </w:t>
      </w:r>
      <w:r>
        <w:rPr>
          <w:highlight w:val="white"/>
        </w:rPr>
        <w:t>wo</w:t>
      </w:r>
      <w:r w:rsidRPr="003B1B27">
        <w:rPr>
          <w:highlight w:val="white"/>
        </w:rPr>
        <w:t>men were more at risk</w:t>
      </w:r>
      <w:r w:rsidR="00E616DE">
        <w:rPr>
          <w:highlight w:val="white"/>
        </w:rPr>
        <w:t xml:space="preserve"> of </w:t>
      </w:r>
      <w:r w:rsidR="00344129">
        <w:rPr>
          <w:highlight w:val="white"/>
        </w:rPr>
        <w:t>M</w:t>
      </w:r>
      <w:r w:rsidR="00E616DE">
        <w:rPr>
          <w:highlight w:val="white"/>
        </w:rPr>
        <w:t>DR</w:t>
      </w:r>
      <w:r w:rsidR="007B09A7">
        <w:rPr>
          <w:highlight w:val="white"/>
        </w:rPr>
        <w:t>/RR</w:t>
      </w:r>
      <w:r w:rsidR="00E616DE">
        <w:rPr>
          <w:highlight w:val="white"/>
        </w:rPr>
        <w:t>-TB than men</w:t>
      </w:r>
      <w:r w:rsidRPr="003B1B27">
        <w:rPr>
          <w:highlight w:val="white"/>
        </w:rPr>
        <w:t xml:space="preserve">, in </w:t>
      </w:r>
      <w:r w:rsidR="00EA36B7" w:rsidRPr="00EA36B7">
        <w:t xml:space="preserve">7 </w:t>
      </w:r>
      <w:r w:rsidRPr="00EA36B7">
        <w:rPr>
          <w:highlight w:val="white"/>
        </w:rPr>
        <w:t xml:space="preserve">out of 106 </w:t>
      </w:r>
      <w:r w:rsidRPr="003B1B27">
        <w:rPr>
          <w:highlight w:val="white"/>
        </w:rPr>
        <w:t>(</w:t>
      </w:r>
      <w:r w:rsidR="005B2B49">
        <w:rPr>
          <w:highlight w:val="white"/>
        </w:rPr>
        <w:t>7</w:t>
      </w:r>
      <w:r w:rsidRPr="003B1B27">
        <w:rPr>
          <w:highlight w:val="white"/>
        </w:rPr>
        <w:t>%) countries</w:t>
      </w:r>
      <w:r w:rsidR="00E616DE">
        <w:rPr>
          <w:highlight w:val="white"/>
        </w:rPr>
        <w:t xml:space="preserve">. </w:t>
      </w:r>
      <w:bookmarkStart w:id="19" w:name="_Hlk39670692"/>
      <w:r w:rsidR="00E616DE">
        <w:rPr>
          <w:highlight w:val="white"/>
        </w:rPr>
        <w:t xml:space="preserve">The evidence </w:t>
      </w:r>
      <w:r w:rsidR="00817303">
        <w:rPr>
          <w:highlight w:val="white"/>
        </w:rPr>
        <w:t xml:space="preserve">of an association between sex and risk </w:t>
      </w:r>
      <w:r w:rsidR="00E616DE">
        <w:rPr>
          <w:highlight w:val="white"/>
        </w:rPr>
        <w:t>was</w:t>
      </w:r>
      <w:r w:rsidR="002169C8">
        <w:rPr>
          <w:highlight w:val="white"/>
        </w:rPr>
        <w:t xml:space="preserve"> </w:t>
      </w:r>
      <w:r w:rsidRPr="003B1B27">
        <w:rPr>
          <w:highlight w:val="white"/>
        </w:rPr>
        <w:t>strong in Eswatini,</w:t>
      </w:r>
      <w:bookmarkEnd w:id="19"/>
      <w:r w:rsidRPr="003B1B27">
        <w:rPr>
          <w:highlight w:val="white"/>
        </w:rPr>
        <w:t xml:space="preserve"> Netherlands, Namibia, </w:t>
      </w:r>
      <w:proofErr w:type="gramStart"/>
      <w:r w:rsidRPr="003B1B27">
        <w:rPr>
          <w:highlight w:val="white"/>
        </w:rPr>
        <w:t>Singapore</w:t>
      </w:r>
      <w:proofErr w:type="gramEnd"/>
      <w:r w:rsidRPr="003B1B27">
        <w:rPr>
          <w:highlight w:val="white"/>
        </w:rPr>
        <w:t xml:space="preserve"> and the USA, and </w:t>
      </w:r>
      <w:r w:rsidR="00E616DE">
        <w:rPr>
          <w:highlight w:val="white"/>
        </w:rPr>
        <w:t xml:space="preserve">weak </w:t>
      </w:r>
      <w:r w:rsidRPr="003B1B27">
        <w:rPr>
          <w:highlight w:val="white"/>
        </w:rPr>
        <w:t>in Pakistan and Oman).</w:t>
      </w:r>
      <w:r>
        <w:rPr>
          <w:highlight w:val="white"/>
        </w:rPr>
        <w:t xml:space="preserve"> </w:t>
      </w:r>
    </w:p>
    <w:p w14:paraId="683B5EA1" w14:textId="48AA3E3A" w:rsidR="008B74D6" w:rsidRDefault="008B74D6" w:rsidP="002B70AB">
      <w:pPr>
        <w:jc w:val="both"/>
        <w:rPr>
          <w:highlight w:val="white"/>
        </w:rPr>
      </w:pPr>
    </w:p>
    <w:p w14:paraId="4622000D" w14:textId="155E4BDD" w:rsidR="008B74D6" w:rsidRDefault="008B74D6" w:rsidP="002B70AB">
      <w:pPr>
        <w:jc w:val="both"/>
        <w:rPr>
          <w:i/>
          <w:iCs/>
          <w:highlight w:val="white"/>
        </w:rPr>
      </w:pPr>
      <w:r w:rsidRPr="008B74D6">
        <w:rPr>
          <w:i/>
          <w:iCs/>
          <w:highlight w:val="white"/>
        </w:rPr>
        <w:t xml:space="preserve">Regional </w:t>
      </w:r>
      <w:proofErr w:type="gramStart"/>
      <w:r w:rsidR="00095DEE">
        <w:rPr>
          <w:i/>
          <w:iCs/>
          <w:highlight w:val="white"/>
        </w:rPr>
        <w:t>M:F</w:t>
      </w:r>
      <w:proofErr w:type="gramEnd"/>
      <w:r w:rsidR="00095DEE">
        <w:rPr>
          <w:i/>
          <w:iCs/>
          <w:highlight w:val="white"/>
        </w:rPr>
        <w:t xml:space="preserve"> </w:t>
      </w:r>
      <w:r w:rsidRPr="008B74D6">
        <w:rPr>
          <w:i/>
          <w:iCs/>
          <w:highlight w:val="white"/>
        </w:rPr>
        <w:t>risk ratios</w:t>
      </w:r>
    </w:p>
    <w:p w14:paraId="5D9129C9" w14:textId="77777777" w:rsidR="000870E5" w:rsidRPr="008B74D6" w:rsidRDefault="000870E5" w:rsidP="002B70AB">
      <w:pPr>
        <w:jc w:val="both"/>
        <w:rPr>
          <w:i/>
          <w:iCs/>
          <w:highlight w:val="white"/>
        </w:rPr>
      </w:pPr>
    </w:p>
    <w:p w14:paraId="1E15E20C" w14:textId="4D1373C7" w:rsidR="00EC0224" w:rsidRDefault="000F0ED8" w:rsidP="002B70AB">
      <w:pPr>
        <w:jc w:val="both"/>
        <w:rPr>
          <w:highlight w:val="white"/>
        </w:rPr>
      </w:pPr>
      <w:bookmarkStart w:id="20" w:name="_Hlk39670844"/>
      <w:r w:rsidRPr="003B1B27">
        <w:rPr>
          <w:highlight w:val="white"/>
        </w:rPr>
        <w:t xml:space="preserve">There was strong evidence </w:t>
      </w:r>
      <w:r w:rsidR="00817303">
        <w:rPr>
          <w:highlight w:val="white"/>
        </w:rPr>
        <w:t>of an association between male sex and risk in</w:t>
      </w:r>
      <w:r w:rsidR="00287D8C">
        <w:rPr>
          <w:highlight w:val="white"/>
        </w:rPr>
        <w:t xml:space="preserve"> </w:t>
      </w:r>
      <w:r w:rsidRPr="003B1B27">
        <w:rPr>
          <w:highlight w:val="white"/>
        </w:rPr>
        <w:t>the Former Soviet Union</w:t>
      </w:r>
      <w:bookmarkEnd w:id="20"/>
      <w:r w:rsidR="00296F30">
        <w:rPr>
          <w:highlight w:val="white"/>
        </w:rPr>
        <w:t>, where</w:t>
      </w:r>
      <w:r w:rsidRPr="003B1B27">
        <w:rPr>
          <w:highlight w:val="white"/>
        </w:rPr>
        <w:t xml:space="preserve"> the</w:t>
      </w:r>
      <w:r w:rsidR="00A22679">
        <w:rPr>
          <w:highlight w:val="white"/>
        </w:rPr>
        <w:t xml:space="preserve"> </w:t>
      </w:r>
      <w:proofErr w:type="gramStart"/>
      <w:r w:rsidR="00A22679">
        <w:t>M:F</w:t>
      </w:r>
      <w:proofErr w:type="gramEnd"/>
      <w:r w:rsidRPr="003B1B27">
        <w:rPr>
          <w:highlight w:val="white"/>
        </w:rPr>
        <w:t xml:space="preserve"> risk ratio was 1.16 (95% confidence interval [CI] 1.06-1.28</w:t>
      </w:r>
      <w:r w:rsidR="00B9733A">
        <w:rPr>
          <w:highlight w:val="white"/>
        </w:rPr>
        <w:t>, I</w:t>
      </w:r>
      <w:r w:rsidR="00B9733A" w:rsidRPr="00132FB0">
        <w:rPr>
          <w:highlight w:val="white"/>
          <w:vertAlign w:val="superscript"/>
        </w:rPr>
        <w:t>2</w:t>
      </w:r>
      <w:r w:rsidR="00B9733A">
        <w:rPr>
          <w:highlight w:val="white"/>
        </w:rPr>
        <w:t>=91%</w:t>
      </w:r>
      <w:r w:rsidRPr="003B1B27">
        <w:rPr>
          <w:highlight w:val="white"/>
        </w:rPr>
        <w:t>).</w:t>
      </w:r>
      <w:r w:rsidR="003604E6">
        <w:rPr>
          <w:highlight w:val="white"/>
        </w:rPr>
        <w:t xml:space="preserve"> </w:t>
      </w:r>
      <w:r w:rsidR="00B9733A">
        <w:rPr>
          <w:highlight w:val="white"/>
        </w:rPr>
        <w:t>Although 12 out of 13 countries had a risk ratio greater than 1, large sample sizes led to narrow confidence intervals with poor overlap</w:t>
      </w:r>
      <w:r w:rsidR="00B9733A" w:rsidRPr="003B1B27">
        <w:rPr>
          <w:highlight w:val="white"/>
        </w:rPr>
        <w:t>.</w:t>
      </w:r>
    </w:p>
    <w:p w14:paraId="1C2659D1" w14:textId="77777777" w:rsidR="00095DEE" w:rsidRDefault="00095DEE" w:rsidP="00095DEE">
      <w:pPr>
        <w:jc w:val="both"/>
      </w:pPr>
    </w:p>
    <w:p w14:paraId="1C20544A" w14:textId="7BD6936D" w:rsidR="00095DEE" w:rsidRDefault="00095DEE" w:rsidP="00095DEE">
      <w:pPr>
        <w:jc w:val="both"/>
        <w:rPr>
          <w:highlight w:val="white"/>
        </w:rPr>
      </w:pPr>
      <w:r w:rsidRPr="003B1B27">
        <w:t xml:space="preserve">There was strong evidence that in </w:t>
      </w:r>
      <w:r>
        <w:t xml:space="preserve">low TB burden </w:t>
      </w:r>
      <w:r w:rsidRPr="003B1B27">
        <w:t xml:space="preserve">countries </w:t>
      </w:r>
      <w:r w:rsidR="009052F5">
        <w:t xml:space="preserve">where the </w:t>
      </w:r>
      <w:r w:rsidRPr="003B1B27">
        <w:t xml:space="preserve">majority of TB notifications </w:t>
      </w:r>
      <w:r w:rsidR="00292016">
        <w:t>occur</w:t>
      </w:r>
      <w:r w:rsidR="0048626B" w:rsidRPr="003B1B27">
        <w:t xml:space="preserve"> </w:t>
      </w:r>
      <w:r w:rsidRPr="003B1B27">
        <w:t xml:space="preserve">in the </w:t>
      </w:r>
      <w:r w:rsidRPr="003B1B27">
        <w:rPr>
          <w:highlight w:val="white"/>
        </w:rPr>
        <w:t xml:space="preserve">foreign-born </w:t>
      </w:r>
      <w:r w:rsidRPr="003B1B27">
        <w:t>population</w:t>
      </w:r>
      <w:r>
        <w:fldChar w:fldCharType="begin">
          <w:fldData xml:space="preserve">PEVuZE5vdGU+PENpdGU+PEF1dGhvcj5QYXJlZWs8L0F1dGhvcj48WWVhcj4yMDE2PC9ZZWFyPjxS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</w:fldData>
        </w:fldChar>
      </w:r>
      <w:r w:rsidR="00A84E8F">
        <w:instrText xml:space="preserve"> ADDIN EN.CITE </w:instrText>
      </w:r>
      <w:r w:rsidR="00A84E8F">
        <w:fldChar w:fldCharType="begin">
          <w:fldData xml:space="preserve">PEVuZE5vdGU+PENpdGU+PEF1dGhvcj5QYXJlZWs8L0F1dGhvcj48WWVhcj4yMDE2PC9ZZWFyPjxS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</w:fldData>
        </w:fldChar>
      </w:r>
      <w:r w:rsidR="00A84E8F">
        <w:instrText xml:space="preserve"> ADDIN EN.CITE.DATA </w:instrText>
      </w:r>
      <w:r w:rsidR="00A84E8F">
        <w:fldChar w:fldCharType="end"/>
      </w:r>
      <w:r>
        <w:fldChar w:fldCharType="separate"/>
      </w:r>
      <w:r w:rsidR="00A84E8F" w:rsidRPr="00A84E8F">
        <w:rPr>
          <w:noProof/>
          <w:vertAlign w:val="superscript"/>
        </w:rPr>
        <w:t>11</w:t>
      </w:r>
      <w:r>
        <w:fldChar w:fldCharType="end"/>
      </w:r>
      <w:r w:rsidRPr="003B1B27">
        <w:t xml:space="preserve"> (</w:t>
      </w:r>
      <w:r w:rsidRPr="003B1B27">
        <w:rPr>
          <w:highlight w:val="white"/>
        </w:rPr>
        <w:t>see Table 1)</w:t>
      </w:r>
      <w:r w:rsidRPr="003B1B27">
        <w:t xml:space="preserve"> </w:t>
      </w:r>
      <w:bookmarkStart w:id="21" w:name="_Hlk39670887"/>
      <w:r w:rsidRPr="003B1B27">
        <w:t>there was a</w:t>
      </w:r>
      <w:r w:rsidR="00817303">
        <w:t xml:space="preserve">n association between female sex and </w:t>
      </w:r>
      <w:r w:rsidRPr="003B1B27">
        <w:t xml:space="preserve">risk of </w:t>
      </w:r>
      <w:r w:rsidR="00344129">
        <w:t>M</w:t>
      </w:r>
      <w:r w:rsidRPr="003B1B27">
        <w:t>DR</w:t>
      </w:r>
      <w:r w:rsidR="007B09A7">
        <w:t>/RR</w:t>
      </w:r>
      <w:r w:rsidRPr="003B1B27">
        <w:t>-TB in women</w:t>
      </w:r>
      <w:bookmarkEnd w:id="21"/>
      <w:r w:rsidRPr="003B1B27">
        <w:rPr>
          <w:highlight w:val="white"/>
        </w:rPr>
        <w:t>, with a</w:t>
      </w:r>
      <w:r w:rsidRPr="00A22679">
        <w:t xml:space="preserve"> </w:t>
      </w:r>
      <w:r>
        <w:t>M:F</w:t>
      </w:r>
      <w:r w:rsidRPr="003B1B27">
        <w:rPr>
          <w:highlight w:val="white"/>
        </w:rPr>
        <w:t xml:space="preserve"> risk ratio of 0.84 (95% CI 0.75-0.94</w:t>
      </w:r>
      <w:r w:rsidR="00B9733A">
        <w:rPr>
          <w:highlight w:val="white"/>
        </w:rPr>
        <w:t>, I</w:t>
      </w:r>
      <w:r w:rsidR="00B9733A" w:rsidRPr="00132FB0">
        <w:rPr>
          <w:highlight w:val="white"/>
          <w:vertAlign w:val="superscript"/>
        </w:rPr>
        <w:t>2</w:t>
      </w:r>
      <w:r w:rsidR="00B9733A">
        <w:rPr>
          <w:highlight w:val="white"/>
        </w:rPr>
        <w:t>=31%</w:t>
      </w:r>
      <w:r w:rsidRPr="003B1B27">
        <w:rPr>
          <w:highlight w:val="white"/>
        </w:rPr>
        <w:t xml:space="preserve">). The strength of this evidence </w:t>
      </w:r>
      <w:r w:rsidR="00F44359">
        <w:rPr>
          <w:highlight w:val="white"/>
        </w:rPr>
        <w:t>remained the same</w:t>
      </w:r>
      <w:r w:rsidR="00F44359" w:rsidRPr="003B1B27">
        <w:rPr>
          <w:highlight w:val="white"/>
        </w:rPr>
        <w:t xml:space="preserve"> </w:t>
      </w:r>
      <w:r w:rsidRPr="003B1B27">
        <w:rPr>
          <w:highlight w:val="white"/>
        </w:rPr>
        <w:t>if we included countries where at least 25% of TB notifications were found in the foreign-born population (Finland, Greece, Ireland and Slovenia in our dataset), with a</w:t>
      </w:r>
      <w:r w:rsidRPr="00A22679">
        <w:t xml:space="preserve"> </w:t>
      </w:r>
      <w:r>
        <w:t>M:F</w:t>
      </w:r>
      <w:r w:rsidRPr="003B1B27">
        <w:rPr>
          <w:highlight w:val="white"/>
        </w:rPr>
        <w:t xml:space="preserve"> risk ratio of 0.83 (95% CI 0.75-0.92</w:t>
      </w:r>
      <w:r w:rsidR="00B03156">
        <w:rPr>
          <w:highlight w:val="white"/>
        </w:rPr>
        <w:t>, I</w:t>
      </w:r>
      <w:r w:rsidR="00B03156" w:rsidRPr="00132FB0">
        <w:rPr>
          <w:highlight w:val="white"/>
          <w:vertAlign w:val="superscript"/>
        </w:rPr>
        <w:t>2</w:t>
      </w:r>
      <w:r w:rsidR="00B03156">
        <w:rPr>
          <w:highlight w:val="white"/>
        </w:rPr>
        <w:t>=15%</w:t>
      </w:r>
      <w:r w:rsidRPr="003B1B27">
        <w:rPr>
          <w:highlight w:val="white"/>
        </w:rPr>
        <w:t>).</w:t>
      </w:r>
    </w:p>
    <w:p w14:paraId="0DE40E9E" w14:textId="7BE41E0E" w:rsidR="008B74D6" w:rsidRDefault="008B74D6" w:rsidP="002B70AB">
      <w:pPr>
        <w:jc w:val="both"/>
        <w:rPr>
          <w:highlight w:val="white"/>
        </w:rPr>
      </w:pPr>
    </w:p>
    <w:p w14:paraId="576907E5" w14:textId="7360BA39" w:rsidR="00095DEE" w:rsidRDefault="00095DEE" w:rsidP="002B70AB">
      <w:pPr>
        <w:jc w:val="both"/>
        <w:rPr>
          <w:highlight w:val="white"/>
        </w:rPr>
      </w:pPr>
    </w:p>
    <w:p w14:paraId="60D51B56" w14:textId="61ECF848" w:rsidR="00095DEE" w:rsidRDefault="00095DEE" w:rsidP="002B70AB">
      <w:pPr>
        <w:jc w:val="both"/>
        <w:rPr>
          <w:i/>
          <w:iCs/>
          <w:highlight w:val="white"/>
        </w:rPr>
      </w:pPr>
      <w:r w:rsidRPr="00095DEE">
        <w:rPr>
          <w:i/>
          <w:iCs/>
          <w:highlight w:val="white"/>
        </w:rPr>
        <w:t>Trends in</w:t>
      </w:r>
      <w:r>
        <w:rPr>
          <w:i/>
          <w:iCs/>
          <w:highlight w:val="white"/>
        </w:rPr>
        <w:t xml:space="preserve"> </w:t>
      </w:r>
      <w:proofErr w:type="gramStart"/>
      <w:r>
        <w:rPr>
          <w:i/>
          <w:iCs/>
          <w:highlight w:val="white"/>
        </w:rPr>
        <w:t>M:F</w:t>
      </w:r>
      <w:proofErr w:type="gramEnd"/>
      <w:r w:rsidRPr="00095DEE">
        <w:rPr>
          <w:i/>
          <w:iCs/>
          <w:highlight w:val="white"/>
        </w:rPr>
        <w:t xml:space="preserve"> risk ratios</w:t>
      </w:r>
    </w:p>
    <w:p w14:paraId="5AFDCEE0" w14:textId="77777777" w:rsidR="000870E5" w:rsidRPr="00095DEE" w:rsidRDefault="000870E5" w:rsidP="002B70AB">
      <w:pPr>
        <w:jc w:val="both"/>
        <w:rPr>
          <w:i/>
          <w:iCs/>
          <w:highlight w:val="white"/>
        </w:rPr>
      </w:pPr>
    </w:p>
    <w:p w14:paraId="379A6CFE" w14:textId="05CA7DAE" w:rsidR="002B70AB" w:rsidRDefault="000F0ED8" w:rsidP="002B70AB">
      <w:pPr>
        <w:jc w:val="both"/>
      </w:pPr>
      <w:bookmarkStart w:id="22" w:name="_Hlk38015582"/>
      <w:r w:rsidRPr="003B1B27">
        <w:t>There was</w:t>
      </w:r>
      <w:r w:rsidR="00A14F50">
        <w:t xml:space="preserve"> </w:t>
      </w:r>
      <w:r w:rsidRPr="003B1B27">
        <w:t xml:space="preserve">evidence that the </w:t>
      </w:r>
      <w:r w:rsidR="00A22679">
        <w:t xml:space="preserve">M:F </w:t>
      </w:r>
      <w:r w:rsidRPr="003B1B27">
        <w:t xml:space="preserve">risk ratio increased with increasing </w:t>
      </w:r>
      <w:r w:rsidR="00344129">
        <w:t>M</w:t>
      </w:r>
      <w:r w:rsidRPr="003B1B27">
        <w:t>DR</w:t>
      </w:r>
      <w:r w:rsidR="00136D5E">
        <w:t>/RR</w:t>
      </w:r>
      <w:r w:rsidRPr="003B1B27">
        <w:t xml:space="preserve">-TB incidence per 100,000 population, </w:t>
      </w:r>
      <w:r w:rsidR="00A14F50">
        <w:t>but no evidence of</w:t>
      </w:r>
      <w:r w:rsidRPr="003B1B27">
        <w:t xml:space="preserve"> </w:t>
      </w:r>
      <w:r w:rsidR="00A14F50">
        <w:t xml:space="preserve"> an increase </w:t>
      </w:r>
      <w:r w:rsidRPr="003B1B27">
        <w:t xml:space="preserve">with increasing proportion of </w:t>
      </w:r>
      <w:r w:rsidR="00344129">
        <w:t>M</w:t>
      </w:r>
      <w:r w:rsidRPr="003B1B27">
        <w:t>DR</w:t>
      </w:r>
      <w:r w:rsidR="00136D5E">
        <w:t>/RR</w:t>
      </w:r>
      <w:r w:rsidRPr="003B1B27">
        <w:t xml:space="preserve">-TB in </w:t>
      </w:r>
      <w:r w:rsidR="00A14F50">
        <w:t>either</w:t>
      </w:r>
      <w:r w:rsidR="00A14F50" w:rsidRPr="003B1B27">
        <w:t xml:space="preserve"> </w:t>
      </w:r>
      <w:r w:rsidRPr="003B1B27">
        <w:t>new and retreatment cases (see Fig 3).</w:t>
      </w:r>
    </w:p>
    <w:p w14:paraId="5F811BA4" w14:textId="77777777" w:rsidR="00095DEE" w:rsidRPr="003B1B27" w:rsidRDefault="00095DEE" w:rsidP="002B70AB">
      <w:pPr>
        <w:jc w:val="both"/>
        <w:rPr>
          <w:highlight w:val="white"/>
        </w:rPr>
      </w:pPr>
    </w:p>
    <w:p w14:paraId="27512C0C" w14:textId="6AB4253B" w:rsidR="00EC0224" w:rsidRDefault="000F0ED8" w:rsidP="002B70AB">
      <w:pPr>
        <w:jc w:val="both"/>
        <w:rPr>
          <w:highlight w:val="white"/>
        </w:rPr>
      </w:pPr>
      <w:r w:rsidRPr="003B1B27">
        <w:rPr>
          <w:highlight w:val="white"/>
        </w:rPr>
        <w:t xml:space="preserve">There was strong evidence that the </w:t>
      </w:r>
      <w:proofErr w:type="gramStart"/>
      <w:r w:rsidR="00A22679">
        <w:t>M:F</w:t>
      </w:r>
      <w:proofErr w:type="gramEnd"/>
      <w:r w:rsidRPr="003B1B27">
        <w:rPr>
          <w:highlight w:val="white"/>
        </w:rPr>
        <w:t xml:space="preserve"> risk ratio decreased with increasing GDP (see Fig 4). GDP </w:t>
      </w:r>
      <w:r w:rsidR="00E02383">
        <w:rPr>
          <w:highlight w:val="white"/>
        </w:rPr>
        <w:t>wa</w:t>
      </w:r>
      <w:r w:rsidRPr="003B1B27">
        <w:rPr>
          <w:highlight w:val="white"/>
        </w:rPr>
        <w:t xml:space="preserve">s inversely correlated with the </w:t>
      </w:r>
      <w:r w:rsidR="00C51FC0">
        <w:rPr>
          <w:highlight w:val="white"/>
        </w:rPr>
        <w:t xml:space="preserve">measures of </w:t>
      </w:r>
      <w:r w:rsidR="00344129">
        <w:rPr>
          <w:highlight w:val="white"/>
        </w:rPr>
        <w:t>M</w:t>
      </w:r>
      <w:r w:rsidR="00830F16" w:rsidRPr="003B1B27">
        <w:rPr>
          <w:highlight w:val="white"/>
        </w:rPr>
        <w:t>DR</w:t>
      </w:r>
      <w:r w:rsidR="007B09A7">
        <w:rPr>
          <w:highlight w:val="white"/>
        </w:rPr>
        <w:t>/RR</w:t>
      </w:r>
      <w:r w:rsidR="00830F16" w:rsidRPr="003B1B27">
        <w:rPr>
          <w:highlight w:val="white"/>
        </w:rPr>
        <w:t xml:space="preserve">-TB </w:t>
      </w:r>
      <w:r w:rsidRPr="003B1B27">
        <w:rPr>
          <w:highlight w:val="white"/>
        </w:rPr>
        <w:t>burden</w:t>
      </w:r>
      <w:r w:rsidR="00C51FC0">
        <w:rPr>
          <w:highlight w:val="white"/>
        </w:rPr>
        <w:t xml:space="preserve"> described above</w:t>
      </w:r>
      <w:r w:rsidRPr="003B1B27">
        <w:rPr>
          <w:highlight w:val="white"/>
        </w:rPr>
        <w:t>.</w:t>
      </w:r>
    </w:p>
    <w:bookmarkEnd w:id="22"/>
    <w:p w14:paraId="11AE8F57" w14:textId="77777777" w:rsidR="002B70AB" w:rsidRPr="003B1B27" w:rsidRDefault="002B70AB" w:rsidP="002B70AB">
      <w:pPr>
        <w:jc w:val="both"/>
        <w:rPr>
          <w:highlight w:val="white"/>
        </w:rPr>
      </w:pPr>
    </w:p>
    <w:p w14:paraId="701382CD" w14:textId="55F656B8" w:rsidR="00EC0224" w:rsidRDefault="000F0ED8">
      <w:pPr>
        <w:jc w:val="both"/>
        <w:rPr>
          <w:i/>
          <w:highlight w:val="white"/>
        </w:rPr>
      </w:pPr>
      <w:r w:rsidRPr="003B1B27">
        <w:rPr>
          <w:i/>
          <w:highlight w:val="white"/>
        </w:rPr>
        <w:lastRenderedPageBreak/>
        <w:t>Foreign-born population</w:t>
      </w:r>
    </w:p>
    <w:p w14:paraId="6669A789" w14:textId="77777777" w:rsidR="000870E5" w:rsidRPr="003B1B27" w:rsidRDefault="000870E5">
      <w:pPr>
        <w:jc w:val="both"/>
        <w:rPr>
          <w:i/>
          <w:highlight w:val="white"/>
        </w:rPr>
      </w:pPr>
    </w:p>
    <w:p w14:paraId="378DE663" w14:textId="7B8012F1" w:rsidR="00EC0224" w:rsidRDefault="000F0ED8" w:rsidP="002B70AB">
      <w:pPr>
        <w:jc w:val="both"/>
        <w:rPr>
          <w:highlight w:val="white"/>
        </w:rPr>
      </w:pPr>
      <w:r w:rsidRPr="003B1B27">
        <w:rPr>
          <w:highlight w:val="white"/>
        </w:rPr>
        <w:t>There was very strong evidence</w:t>
      </w:r>
      <w:r w:rsidR="00E02383">
        <w:rPr>
          <w:highlight w:val="white"/>
        </w:rPr>
        <w:t xml:space="preserve"> </w:t>
      </w:r>
      <w:r w:rsidRPr="003B1B27">
        <w:rPr>
          <w:highlight w:val="white"/>
        </w:rPr>
        <w:t xml:space="preserve">that, for </w:t>
      </w:r>
      <w:r w:rsidR="00BD3EC5">
        <w:rPr>
          <w:highlight w:val="white"/>
        </w:rPr>
        <w:t xml:space="preserve">selected high-income </w:t>
      </w:r>
      <w:r w:rsidRPr="003B1B27">
        <w:rPr>
          <w:highlight w:val="white"/>
        </w:rPr>
        <w:t xml:space="preserve">countries where the majority of </w:t>
      </w:r>
      <w:r w:rsidR="00174D71">
        <w:rPr>
          <w:highlight w:val="white"/>
        </w:rPr>
        <w:t xml:space="preserve">notified </w:t>
      </w:r>
      <w:r w:rsidRPr="003B1B27">
        <w:rPr>
          <w:highlight w:val="white"/>
        </w:rPr>
        <w:t xml:space="preserve">TB </w:t>
      </w:r>
      <w:r w:rsidR="00174D71">
        <w:rPr>
          <w:highlight w:val="white"/>
        </w:rPr>
        <w:t>cases</w:t>
      </w:r>
      <w:r w:rsidR="00174D71" w:rsidRPr="003B1B27">
        <w:rPr>
          <w:highlight w:val="white"/>
        </w:rPr>
        <w:t xml:space="preserve"> </w:t>
      </w:r>
      <w:r w:rsidR="00174D71">
        <w:rPr>
          <w:highlight w:val="white"/>
        </w:rPr>
        <w:t>occurred</w:t>
      </w:r>
      <w:r w:rsidR="00174D71" w:rsidRPr="003B1B27">
        <w:rPr>
          <w:highlight w:val="white"/>
        </w:rPr>
        <w:t xml:space="preserve"> </w:t>
      </w:r>
      <w:r w:rsidRPr="003B1B27">
        <w:rPr>
          <w:highlight w:val="white"/>
        </w:rPr>
        <w:t xml:space="preserve">in the foreign-born population, the ratio of </w:t>
      </w:r>
      <w:r w:rsidR="00344129">
        <w:rPr>
          <w:highlight w:val="white"/>
        </w:rPr>
        <w:t>M</w:t>
      </w:r>
      <w:r w:rsidRPr="003B1B27">
        <w:rPr>
          <w:highlight w:val="white"/>
        </w:rPr>
        <w:t>DR-TB cases that were found in the foreign-born compared to general population (i.e. the number of cases in each population) was larger than the ratio for all TB cases.</w:t>
      </w:r>
    </w:p>
    <w:p w14:paraId="5176480A" w14:textId="77777777" w:rsidR="002B70AB" w:rsidRDefault="002B70AB" w:rsidP="002B70AB">
      <w:pPr>
        <w:jc w:val="both"/>
        <w:rPr>
          <w:highlight w:val="white"/>
        </w:rPr>
      </w:pPr>
    </w:p>
    <w:p w14:paraId="59CC3DCD" w14:textId="10573DFC" w:rsidR="00EC0224" w:rsidRDefault="000F0ED8" w:rsidP="002B70AB">
      <w:pPr>
        <w:jc w:val="both"/>
        <w:rPr>
          <w:highlight w:val="white"/>
        </w:rPr>
      </w:pPr>
      <w:r w:rsidRPr="003B1B27">
        <w:rPr>
          <w:highlight w:val="white"/>
        </w:rPr>
        <w:t>The foreign-born population from WHO high</w:t>
      </w:r>
      <w:r w:rsidR="00E02383">
        <w:rPr>
          <w:highlight w:val="white"/>
        </w:rPr>
        <w:t xml:space="preserve"> </w:t>
      </w:r>
      <w:r w:rsidR="00806ADA">
        <w:rPr>
          <w:highlight w:val="white"/>
        </w:rPr>
        <w:t xml:space="preserve">TB </w:t>
      </w:r>
      <w:r w:rsidRPr="003B1B27">
        <w:rPr>
          <w:highlight w:val="white"/>
        </w:rPr>
        <w:t xml:space="preserve">burden countries in these selected countries were </w:t>
      </w:r>
      <w:r w:rsidR="00E02383">
        <w:rPr>
          <w:highlight w:val="white"/>
        </w:rPr>
        <w:t xml:space="preserve">also </w:t>
      </w:r>
      <w:r w:rsidRPr="003B1B27">
        <w:rPr>
          <w:highlight w:val="white"/>
        </w:rPr>
        <w:t>consistently more likely to be women than men (see Table 1).</w:t>
      </w:r>
    </w:p>
    <w:p w14:paraId="104D0414" w14:textId="77777777" w:rsidR="002B70AB" w:rsidRPr="003B1B27" w:rsidRDefault="002B70AB" w:rsidP="002B70AB">
      <w:pPr>
        <w:jc w:val="both"/>
        <w:rPr>
          <w:highlight w:val="white"/>
        </w:rPr>
      </w:pPr>
    </w:p>
    <w:p w14:paraId="0B6BD983" w14:textId="77777777" w:rsidR="00EC0224" w:rsidRPr="003B1B27" w:rsidRDefault="000F0ED8">
      <w:pPr>
        <w:jc w:val="both"/>
        <w:rPr>
          <w:highlight w:val="white"/>
        </w:rPr>
      </w:pPr>
      <w:r w:rsidRPr="003B1B27">
        <w:rPr>
          <w:i/>
          <w:highlight w:val="white"/>
        </w:rPr>
        <w:t>Sensitivity analysis</w:t>
      </w:r>
    </w:p>
    <w:p w14:paraId="696EB42C" w14:textId="61E78F13" w:rsidR="00A93801" w:rsidRDefault="000F0ED8" w:rsidP="002B70AB">
      <w:pPr>
        <w:jc w:val="both"/>
        <w:rPr>
          <w:highlight w:val="white"/>
        </w:rPr>
      </w:pPr>
      <w:r w:rsidRPr="003B1B27">
        <w:rPr>
          <w:highlight w:val="white"/>
        </w:rPr>
        <w:t>If we considered survey and surveillance data separately (</w:t>
      </w:r>
      <w:r w:rsidR="00EA47A2">
        <w:rPr>
          <w:highlight w:val="white"/>
        </w:rPr>
        <w:t>5</w:t>
      </w:r>
      <w:r w:rsidR="00743327">
        <w:rPr>
          <w:highlight w:val="white"/>
        </w:rPr>
        <w:t>4</w:t>
      </w:r>
      <w:r w:rsidRPr="003B1B27">
        <w:rPr>
          <w:highlight w:val="white"/>
        </w:rPr>
        <w:t xml:space="preserve"> countries </w:t>
      </w:r>
      <w:r w:rsidR="00EA47A2">
        <w:rPr>
          <w:highlight w:val="white"/>
        </w:rPr>
        <w:t>each</w:t>
      </w:r>
      <w:r w:rsidRPr="003B1B27">
        <w:rPr>
          <w:highlight w:val="white"/>
        </w:rPr>
        <w:t xml:space="preserve">, where 2 countries </w:t>
      </w:r>
      <w:r w:rsidR="00743327">
        <w:rPr>
          <w:highlight w:val="white"/>
        </w:rPr>
        <w:t>had both forms of</w:t>
      </w:r>
      <w:r w:rsidRPr="003B1B27">
        <w:rPr>
          <w:highlight w:val="white"/>
        </w:rPr>
        <w:t xml:space="preserve"> data </w:t>
      </w:r>
      <w:r w:rsidR="00743327">
        <w:rPr>
          <w:highlight w:val="white"/>
        </w:rPr>
        <w:t>available</w:t>
      </w:r>
      <w:r w:rsidRPr="003B1B27">
        <w:rPr>
          <w:highlight w:val="white"/>
        </w:rPr>
        <w:t>), neither group showed a</w:t>
      </w:r>
      <w:r w:rsidR="00A22679" w:rsidRPr="00A22679">
        <w:t xml:space="preserve"> </w:t>
      </w:r>
      <w:proofErr w:type="gramStart"/>
      <w:r w:rsidR="00A22679">
        <w:t>M:F</w:t>
      </w:r>
      <w:proofErr w:type="gramEnd"/>
      <w:r w:rsidRPr="003B1B27">
        <w:rPr>
          <w:highlight w:val="white"/>
        </w:rPr>
        <w:t xml:space="preserve"> risk ratio different from 1. </w:t>
      </w:r>
      <w:r w:rsidR="00C51FC0">
        <w:rPr>
          <w:highlight w:val="white"/>
        </w:rPr>
        <w:t>T</w:t>
      </w:r>
      <w:r w:rsidRPr="003B1B27">
        <w:rPr>
          <w:highlight w:val="white"/>
        </w:rPr>
        <w:t xml:space="preserve">he above trend </w:t>
      </w:r>
      <w:r w:rsidR="00EA47A2">
        <w:rPr>
          <w:highlight w:val="white"/>
        </w:rPr>
        <w:t xml:space="preserve">of changing risk </w:t>
      </w:r>
      <w:r w:rsidRPr="003B1B27">
        <w:rPr>
          <w:highlight w:val="white"/>
        </w:rPr>
        <w:t>with GDP and</w:t>
      </w:r>
      <w:r w:rsidR="00EA47A2">
        <w:rPr>
          <w:highlight w:val="white"/>
        </w:rPr>
        <w:t xml:space="preserve"> </w:t>
      </w:r>
      <w:r w:rsidR="00344129">
        <w:rPr>
          <w:highlight w:val="white"/>
        </w:rPr>
        <w:t>M</w:t>
      </w:r>
      <w:r w:rsidR="00EA47A2">
        <w:rPr>
          <w:highlight w:val="white"/>
        </w:rPr>
        <w:t>DR</w:t>
      </w:r>
      <w:r w:rsidR="00136D5E">
        <w:t>/RR</w:t>
      </w:r>
      <w:r w:rsidR="00EA47A2">
        <w:rPr>
          <w:highlight w:val="white"/>
        </w:rPr>
        <w:t>-TB</w:t>
      </w:r>
      <w:r w:rsidRPr="003B1B27">
        <w:rPr>
          <w:highlight w:val="white"/>
        </w:rPr>
        <w:t xml:space="preserve"> </w:t>
      </w:r>
      <w:r w:rsidR="00AA070F">
        <w:rPr>
          <w:highlight w:val="white"/>
        </w:rPr>
        <w:t>incidence</w:t>
      </w:r>
      <w:r w:rsidR="00AA070F" w:rsidRPr="003B1B27">
        <w:rPr>
          <w:highlight w:val="white"/>
        </w:rPr>
        <w:t xml:space="preserve"> </w:t>
      </w:r>
      <w:proofErr w:type="gramStart"/>
      <w:r w:rsidRPr="003B1B27">
        <w:rPr>
          <w:highlight w:val="white"/>
        </w:rPr>
        <w:t>were</w:t>
      </w:r>
      <w:proofErr w:type="gramEnd"/>
      <w:r w:rsidRPr="003B1B27">
        <w:rPr>
          <w:highlight w:val="white"/>
        </w:rPr>
        <w:t xml:space="preserve"> present in the data from continuous surveillance (with reduced strength of evidence</w:t>
      </w:r>
      <w:r w:rsidR="002B70AB" w:rsidRPr="003B1B27">
        <w:rPr>
          <w:highlight w:val="white"/>
        </w:rPr>
        <w:t>) but</w:t>
      </w:r>
      <w:r w:rsidRPr="003B1B27">
        <w:rPr>
          <w:highlight w:val="white"/>
        </w:rPr>
        <w:t xml:space="preserve"> </w:t>
      </w:r>
      <w:r w:rsidR="00EA47A2">
        <w:rPr>
          <w:highlight w:val="white"/>
        </w:rPr>
        <w:t>we</w:t>
      </w:r>
      <w:r w:rsidRPr="003B1B27">
        <w:rPr>
          <w:highlight w:val="white"/>
        </w:rPr>
        <w:t xml:space="preserve">re not present in the survey data. </w:t>
      </w:r>
      <w:r w:rsidR="00EA47A2">
        <w:rPr>
          <w:highlight w:val="white"/>
        </w:rPr>
        <w:t xml:space="preserve">This may be because few countries </w:t>
      </w:r>
      <w:r w:rsidR="00C51FC0">
        <w:rPr>
          <w:highlight w:val="white"/>
        </w:rPr>
        <w:t xml:space="preserve">with </w:t>
      </w:r>
      <w:r w:rsidR="00EA47A2">
        <w:rPr>
          <w:highlight w:val="white"/>
        </w:rPr>
        <w:t>a high GDP</w:t>
      </w:r>
      <w:r w:rsidR="00C51FC0">
        <w:rPr>
          <w:highlight w:val="white"/>
        </w:rPr>
        <w:t xml:space="preserve">, or Former Soviet Union countries with a high </w:t>
      </w:r>
      <w:r w:rsidR="00344129">
        <w:rPr>
          <w:highlight w:val="white"/>
        </w:rPr>
        <w:t>M</w:t>
      </w:r>
      <w:r w:rsidR="00C51FC0">
        <w:rPr>
          <w:highlight w:val="white"/>
        </w:rPr>
        <w:t>DR</w:t>
      </w:r>
      <w:r w:rsidR="007B09A7">
        <w:rPr>
          <w:highlight w:val="white"/>
        </w:rPr>
        <w:t>/RR</w:t>
      </w:r>
      <w:r w:rsidR="00C51FC0">
        <w:rPr>
          <w:highlight w:val="white"/>
        </w:rPr>
        <w:t xml:space="preserve">-TB burden, </w:t>
      </w:r>
      <w:r w:rsidR="00EA47A2">
        <w:rPr>
          <w:highlight w:val="white"/>
        </w:rPr>
        <w:t>rely on survey data.</w:t>
      </w:r>
      <w:r w:rsidR="00E03CCF">
        <w:rPr>
          <w:highlight w:val="white"/>
        </w:rPr>
        <w:t xml:space="preserve"> </w:t>
      </w:r>
      <w:bookmarkStart w:id="23" w:name="_Hlk37162161"/>
      <w:r w:rsidR="00E03CCF">
        <w:rPr>
          <w:highlight w:val="white"/>
        </w:rPr>
        <w:t>If we consider MDR-TB data and RR-TB data separately, only 5 countries reported RR-TB results: Eritrea, Lao</w:t>
      </w:r>
      <w:r w:rsidR="005B7910">
        <w:rPr>
          <w:highlight w:val="white"/>
        </w:rPr>
        <w:t xml:space="preserve"> PDR</w:t>
      </w:r>
      <w:r w:rsidR="00E03CCF">
        <w:rPr>
          <w:highlight w:val="white"/>
        </w:rPr>
        <w:t xml:space="preserve">, Mongolia, Togo and </w:t>
      </w:r>
      <w:r w:rsidR="005B7910">
        <w:rPr>
          <w:highlight w:val="white"/>
        </w:rPr>
        <w:t xml:space="preserve">UR </w:t>
      </w:r>
      <w:r w:rsidR="00E03CCF">
        <w:rPr>
          <w:highlight w:val="white"/>
        </w:rPr>
        <w:t xml:space="preserve">Tanzania. Of these, only Mongolia had data for both MDR-TB and RR-TB, where separately </w:t>
      </w:r>
      <w:proofErr w:type="spellStart"/>
      <w:r w:rsidR="00E03CCF">
        <w:rPr>
          <w:highlight w:val="white"/>
        </w:rPr>
        <w:t>analysing</w:t>
      </w:r>
      <w:proofErr w:type="spellEnd"/>
      <w:r w:rsidR="00E03CCF">
        <w:rPr>
          <w:highlight w:val="white"/>
        </w:rPr>
        <w:t xml:space="preserve"> these data did not qualitatively change our conclusion that there was </w:t>
      </w:r>
      <w:bookmarkStart w:id="24" w:name="_Hlk39671099"/>
      <w:r w:rsidR="00E03CCF">
        <w:rPr>
          <w:highlight w:val="white"/>
        </w:rPr>
        <w:t xml:space="preserve">no evidence </w:t>
      </w:r>
      <w:r w:rsidR="00902248">
        <w:rPr>
          <w:highlight w:val="white"/>
        </w:rPr>
        <w:t>of an association between sex and</w:t>
      </w:r>
      <w:r w:rsidR="00E03CCF">
        <w:rPr>
          <w:highlight w:val="white"/>
        </w:rPr>
        <w:t xml:space="preserve"> risk</w:t>
      </w:r>
      <w:r w:rsidR="00902248">
        <w:rPr>
          <w:highlight w:val="white"/>
        </w:rPr>
        <w:t xml:space="preserve"> of MDR/RR-TB</w:t>
      </w:r>
      <w:r w:rsidR="005B7910">
        <w:rPr>
          <w:highlight w:val="white"/>
        </w:rPr>
        <w:t xml:space="preserve"> in Mongolia</w:t>
      </w:r>
      <w:bookmarkEnd w:id="24"/>
      <w:r w:rsidR="00E03CCF">
        <w:rPr>
          <w:highlight w:val="white"/>
        </w:rPr>
        <w:t>.</w:t>
      </w:r>
      <w:bookmarkEnd w:id="23"/>
    </w:p>
    <w:p w14:paraId="240E031A" w14:textId="77777777" w:rsidR="00A93801" w:rsidRDefault="00A93801" w:rsidP="002B70AB">
      <w:pPr>
        <w:jc w:val="both"/>
        <w:rPr>
          <w:highlight w:val="white"/>
        </w:rPr>
      </w:pPr>
    </w:p>
    <w:p w14:paraId="403D60A0" w14:textId="1E4D847D" w:rsidR="00EC0224" w:rsidRDefault="000F0ED8" w:rsidP="002B70AB">
      <w:pPr>
        <w:jc w:val="both"/>
        <w:rPr>
          <w:highlight w:val="white"/>
        </w:rPr>
      </w:pPr>
      <w:bookmarkStart w:id="25" w:name="_Hlk38015704"/>
      <w:r w:rsidRPr="003B1B27">
        <w:rPr>
          <w:highlight w:val="white"/>
        </w:rPr>
        <w:t xml:space="preserve">There was </w:t>
      </w:r>
      <w:r w:rsidR="00C7641D">
        <w:rPr>
          <w:highlight w:val="white"/>
        </w:rPr>
        <w:t>no</w:t>
      </w:r>
      <w:r w:rsidR="00C7641D" w:rsidRPr="003B1B27">
        <w:rPr>
          <w:highlight w:val="white"/>
        </w:rPr>
        <w:t xml:space="preserve"> </w:t>
      </w:r>
      <w:r w:rsidRPr="003B1B27">
        <w:rPr>
          <w:highlight w:val="white"/>
        </w:rPr>
        <w:t xml:space="preserve">evidence in </w:t>
      </w:r>
      <w:r w:rsidR="00C7641D">
        <w:rPr>
          <w:highlight w:val="white"/>
        </w:rPr>
        <w:t xml:space="preserve">either </w:t>
      </w:r>
      <w:r w:rsidRPr="003B1B27">
        <w:rPr>
          <w:highlight w:val="white"/>
        </w:rPr>
        <w:t xml:space="preserve">the survey </w:t>
      </w:r>
      <w:r w:rsidR="00C7641D">
        <w:rPr>
          <w:highlight w:val="white"/>
        </w:rPr>
        <w:t>or</w:t>
      </w:r>
      <w:r w:rsidRPr="003B1B27">
        <w:rPr>
          <w:highlight w:val="white"/>
        </w:rPr>
        <w:t xml:space="preserve"> surveillance</w:t>
      </w:r>
      <w:r w:rsidR="00EA47A2">
        <w:rPr>
          <w:highlight w:val="white"/>
        </w:rPr>
        <w:t xml:space="preserve"> </w:t>
      </w:r>
      <w:r w:rsidRPr="003B1B27">
        <w:rPr>
          <w:highlight w:val="white"/>
        </w:rPr>
        <w:t>data that the</w:t>
      </w:r>
      <w:r w:rsidR="00A22679">
        <w:rPr>
          <w:highlight w:val="white"/>
        </w:rPr>
        <w:t xml:space="preserve"> </w:t>
      </w:r>
      <w:proofErr w:type="gramStart"/>
      <w:r w:rsidR="00A22679">
        <w:t>M:F</w:t>
      </w:r>
      <w:proofErr w:type="gramEnd"/>
      <w:r w:rsidRPr="003B1B27">
        <w:rPr>
          <w:highlight w:val="white"/>
        </w:rPr>
        <w:t xml:space="preserve"> risk ratio increased with an increase in the DST rate in the country in general</w:t>
      </w:r>
      <w:bookmarkEnd w:id="25"/>
      <w:r w:rsidRPr="003B1B27">
        <w:rPr>
          <w:highlight w:val="white"/>
        </w:rPr>
        <w:t>.</w:t>
      </w:r>
    </w:p>
    <w:p w14:paraId="15488C0A" w14:textId="77777777" w:rsidR="002B70AB" w:rsidRPr="003B1B27" w:rsidRDefault="002B70AB" w:rsidP="002B70AB">
      <w:pPr>
        <w:jc w:val="both"/>
        <w:rPr>
          <w:highlight w:val="white"/>
        </w:rPr>
      </w:pPr>
    </w:p>
    <w:p w14:paraId="4CD874B7" w14:textId="1797CD6E" w:rsidR="00EC0224" w:rsidRPr="003B1B27" w:rsidRDefault="000F0ED8" w:rsidP="002B70AB">
      <w:pPr>
        <w:jc w:val="both"/>
        <w:rPr>
          <w:highlight w:val="white"/>
        </w:rPr>
      </w:pPr>
      <w:r w:rsidRPr="003B1B27">
        <w:rPr>
          <w:highlight w:val="white"/>
        </w:rPr>
        <w:t xml:space="preserve">If we considered each </w:t>
      </w:r>
      <w:r w:rsidR="00EA47A2">
        <w:rPr>
          <w:highlight w:val="white"/>
        </w:rPr>
        <w:t>year</w:t>
      </w:r>
      <w:r w:rsidRPr="003B1B27">
        <w:rPr>
          <w:highlight w:val="white"/>
        </w:rPr>
        <w:t xml:space="preserve"> of data for a country separately, there was still no evidence that the global </w:t>
      </w:r>
      <w:r w:rsidR="00A22679">
        <w:t xml:space="preserve">M:F </w:t>
      </w:r>
      <w:r w:rsidRPr="003B1B27">
        <w:rPr>
          <w:highlight w:val="white"/>
        </w:rPr>
        <w:t xml:space="preserve">risk ratio was different to 1, with a </w:t>
      </w:r>
      <w:r w:rsidR="00A22679">
        <w:t xml:space="preserve">M:F </w:t>
      </w:r>
      <w:r w:rsidRPr="003B1B27">
        <w:rPr>
          <w:highlight w:val="white"/>
        </w:rPr>
        <w:t xml:space="preserve">risk ratio of 1.03 </w:t>
      </w:r>
      <w:r w:rsidR="00B9733A">
        <w:rPr>
          <w:highlight w:val="white"/>
        </w:rPr>
        <w:t>(</w:t>
      </w:r>
      <w:r w:rsidRPr="003B1B27">
        <w:rPr>
          <w:highlight w:val="white"/>
        </w:rPr>
        <w:t>95% CI 0.98-1.09</w:t>
      </w:r>
      <w:r w:rsidR="00B9733A">
        <w:rPr>
          <w:highlight w:val="white"/>
        </w:rPr>
        <w:t>, I</w:t>
      </w:r>
      <w:r w:rsidR="00B9733A" w:rsidRPr="00132FB0">
        <w:rPr>
          <w:highlight w:val="white"/>
          <w:vertAlign w:val="superscript"/>
        </w:rPr>
        <w:t>2</w:t>
      </w:r>
      <w:r w:rsidR="00B9733A">
        <w:rPr>
          <w:highlight w:val="white"/>
        </w:rPr>
        <w:t>=75%)</w:t>
      </w:r>
      <w:r w:rsidRPr="003B1B27">
        <w:rPr>
          <w:highlight w:val="white"/>
        </w:rPr>
        <w:t xml:space="preserve">. </w:t>
      </w:r>
      <w:bookmarkStart w:id="26" w:name="_Hlk39671212"/>
      <w:r w:rsidRPr="003B1B27">
        <w:rPr>
          <w:highlight w:val="white"/>
        </w:rPr>
        <w:t xml:space="preserve">However, there was evidence </w:t>
      </w:r>
      <w:r w:rsidR="00902248">
        <w:rPr>
          <w:highlight w:val="white"/>
        </w:rPr>
        <w:t>of an association between female sex and risk</w:t>
      </w:r>
      <w:r w:rsidRPr="003B1B27">
        <w:rPr>
          <w:highlight w:val="white"/>
        </w:rPr>
        <w:t xml:space="preserve"> in the Region of the Americas</w:t>
      </w:r>
      <w:r w:rsidR="00902248">
        <w:rPr>
          <w:highlight w:val="white"/>
        </w:rPr>
        <w:t>,</w:t>
      </w:r>
      <w:r w:rsidR="000F5E92">
        <w:rPr>
          <w:highlight w:val="white"/>
        </w:rPr>
        <w:t xml:space="preserve"> and </w:t>
      </w:r>
      <w:r w:rsidR="00902248">
        <w:rPr>
          <w:highlight w:val="white"/>
        </w:rPr>
        <w:t>between male sex and risk</w:t>
      </w:r>
      <w:r w:rsidR="000F5E92">
        <w:rPr>
          <w:highlight w:val="white"/>
        </w:rPr>
        <w:t xml:space="preserve"> in the European region (primarily </w:t>
      </w:r>
      <w:proofErr w:type="gramStart"/>
      <w:r w:rsidR="000F5E92">
        <w:rPr>
          <w:highlight w:val="white"/>
        </w:rPr>
        <w:t>as a result of</w:t>
      </w:r>
      <w:proofErr w:type="gramEnd"/>
      <w:r w:rsidR="000F5E92">
        <w:rPr>
          <w:highlight w:val="white"/>
        </w:rPr>
        <w:t xml:space="preserve"> inclusion of countries of the Former Soviet Union)</w:t>
      </w:r>
      <w:r w:rsidRPr="003B1B27">
        <w:rPr>
          <w:highlight w:val="white"/>
        </w:rPr>
        <w:t xml:space="preserve">. There remained strong evidence </w:t>
      </w:r>
      <w:r w:rsidR="00902248">
        <w:rPr>
          <w:highlight w:val="white"/>
        </w:rPr>
        <w:t>of an association between male sex and risk</w:t>
      </w:r>
      <w:r w:rsidRPr="003B1B27">
        <w:rPr>
          <w:highlight w:val="white"/>
        </w:rPr>
        <w:t xml:space="preserve"> in the Former Soviet Union.</w:t>
      </w:r>
      <w:r w:rsidR="00A93801">
        <w:rPr>
          <w:highlight w:val="white"/>
        </w:rPr>
        <w:t xml:space="preserve"> </w:t>
      </w:r>
      <w:bookmarkEnd w:id="26"/>
      <w:r w:rsidRPr="003B1B27">
        <w:rPr>
          <w:highlight w:val="white"/>
        </w:rPr>
        <w:t>If we considered countries with multiple years of data and conducted a fixed-effects meta</w:t>
      </w:r>
      <w:r w:rsidR="00EA47A2">
        <w:rPr>
          <w:highlight w:val="white"/>
        </w:rPr>
        <w:t>-</w:t>
      </w:r>
      <w:r w:rsidRPr="003B1B27">
        <w:rPr>
          <w:highlight w:val="white"/>
        </w:rPr>
        <w:t>analysis on each separate year</w:t>
      </w:r>
      <w:r w:rsidR="00EA47A2">
        <w:rPr>
          <w:highlight w:val="white"/>
        </w:rPr>
        <w:t>,</w:t>
      </w:r>
      <w:r w:rsidRPr="003B1B27">
        <w:rPr>
          <w:highlight w:val="white"/>
        </w:rPr>
        <w:t xml:space="preserve"> rather than simply pooling the data, our results were largely unchanged</w:t>
      </w:r>
      <w:r w:rsidR="00E50176">
        <w:rPr>
          <w:highlight w:val="white"/>
        </w:rPr>
        <w:t xml:space="preserve"> except in terms of the strength of evidence</w:t>
      </w:r>
      <w:r w:rsidRPr="003B1B27">
        <w:rPr>
          <w:highlight w:val="white"/>
        </w:rPr>
        <w:t xml:space="preserve">. </w:t>
      </w:r>
      <w:bookmarkStart w:id="27" w:name="_Hlk37161318"/>
      <w:r w:rsidR="00E47558">
        <w:rPr>
          <w:highlight w:val="white"/>
        </w:rPr>
        <w:t xml:space="preserve">If we considered only the most recent year of data, of those countries with multiple years of data </w:t>
      </w:r>
      <w:bookmarkStart w:id="28" w:name="_Hlk39671255"/>
      <w:r w:rsidR="00E47558">
        <w:rPr>
          <w:highlight w:val="white"/>
        </w:rPr>
        <w:t>only Kazakhstan</w:t>
      </w:r>
      <w:r w:rsidR="008E104C">
        <w:rPr>
          <w:highlight w:val="white"/>
        </w:rPr>
        <w:t xml:space="preserve"> and Georgia</w:t>
      </w:r>
      <w:r w:rsidR="00E47558">
        <w:rPr>
          <w:highlight w:val="white"/>
        </w:rPr>
        <w:t xml:space="preserve"> retained evidence of </w:t>
      </w:r>
      <w:r w:rsidR="00902248">
        <w:rPr>
          <w:highlight w:val="white"/>
        </w:rPr>
        <w:t>an association between sex and risk</w:t>
      </w:r>
      <w:bookmarkEnd w:id="28"/>
      <w:r w:rsidR="00E47558">
        <w:rPr>
          <w:highlight w:val="white"/>
        </w:rPr>
        <w:t>.</w:t>
      </w:r>
      <w:bookmarkEnd w:id="27"/>
    </w:p>
    <w:p w14:paraId="2702715D" w14:textId="77777777" w:rsidR="00EC0224" w:rsidRPr="003B1B27" w:rsidRDefault="00EC0224">
      <w:pPr>
        <w:jc w:val="both"/>
      </w:pPr>
    </w:p>
    <w:p w14:paraId="23C3D14E" w14:textId="3F76BABB" w:rsidR="00EC0224" w:rsidRDefault="000F0ED8">
      <w:pPr>
        <w:jc w:val="both"/>
        <w:rPr>
          <w:b/>
          <w:highlight w:val="white"/>
        </w:rPr>
      </w:pPr>
      <w:r w:rsidRPr="003B1B27">
        <w:rPr>
          <w:b/>
          <w:highlight w:val="white"/>
        </w:rPr>
        <w:t>DISCUSSION</w:t>
      </w:r>
    </w:p>
    <w:p w14:paraId="48E66E2D" w14:textId="77777777" w:rsidR="000870E5" w:rsidRPr="003B1B27" w:rsidRDefault="000870E5">
      <w:pPr>
        <w:jc w:val="both"/>
        <w:rPr>
          <w:b/>
          <w:highlight w:val="white"/>
        </w:rPr>
      </w:pPr>
    </w:p>
    <w:p w14:paraId="0E89F8A8" w14:textId="15FB7D26" w:rsidR="005C17CF" w:rsidRDefault="00F45A57" w:rsidP="005C17CF">
      <w:pPr>
        <w:jc w:val="both"/>
      </w:pPr>
      <w:bookmarkStart w:id="29" w:name="_Hlk39671331"/>
      <w:r>
        <w:t>Our analysis showed that t</w:t>
      </w:r>
      <w:r w:rsidR="003F59F4" w:rsidRPr="003B1B27">
        <w:t xml:space="preserve">here was no evidence of </w:t>
      </w:r>
      <w:r w:rsidR="00902248">
        <w:t xml:space="preserve">an association between sex and risk of MDR/RR-TB in </w:t>
      </w:r>
      <w:r>
        <w:t xml:space="preserve">TB patients both globally and nationally </w:t>
      </w:r>
      <w:bookmarkEnd w:id="29"/>
      <w:r w:rsidR="003F59F4" w:rsidRPr="003B1B27">
        <w:t>in</w:t>
      </w:r>
      <w:r>
        <w:t xml:space="preserve"> the majority (</w:t>
      </w:r>
      <w:r w:rsidR="00F44359">
        <w:t>81</w:t>
      </w:r>
      <w:r w:rsidR="003F59F4" w:rsidRPr="003B1B27">
        <w:t>%</w:t>
      </w:r>
      <w:r>
        <w:t>,</w:t>
      </w:r>
      <w:r w:rsidR="003F59F4" w:rsidRPr="003B1B27">
        <w:t xml:space="preserve"> </w:t>
      </w:r>
      <w:r w:rsidR="00F44359" w:rsidRPr="003B1B27">
        <w:t>8</w:t>
      </w:r>
      <w:r w:rsidR="00F44359">
        <w:t>6</w:t>
      </w:r>
      <w:r w:rsidR="003F59F4" w:rsidRPr="003B1B27">
        <w:t xml:space="preserve">/106) of countries, </w:t>
      </w:r>
      <w:r w:rsidR="003F59F4">
        <w:t>with an</w:t>
      </w:r>
      <w:r w:rsidR="003F59F4" w:rsidRPr="003B1B27">
        <w:t xml:space="preserve"> overall</w:t>
      </w:r>
      <w:r w:rsidR="003F59F4">
        <w:t xml:space="preserve"> random-effects weighted M:F risk ratio of 1.04 [95% confidence interval 0.97-1.11]</w:t>
      </w:r>
      <w:r w:rsidR="003F59F4" w:rsidRPr="003B1B27">
        <w:t>.</w:t>
      </w:r>
      <w:r>
        <w:t xml:space="preserve"> </w:t>
      </w:r>
      <w:r w:rsidRPr="003B1B27">
        <w:rPr>
          <w:highlight w:val="white"/>
        </w:rPr>
        <w:t xml:space="preserve">However, </w:t>
      </w:r>
      <w:r>
        <w:rPr>
          <w:highlight w:val="white"/>
        </w:rPr>
        <w:t>the</w:t>
      </w:r>
      <w:r w:rsidRPr="003B1B27">
        <w:rPr>
          <w:highlight w:val="white"/>
        </w:rPr>
        <w:t xml:space="preserve"> high level of heterogeneity in </w:t>
      </w:r>
      <w:bookmarkStart w:id="30" w:name="_Hlk39671361"/>
      <w:r w:rsidRPr="003B1B27">
        <w:rPr>
          <w:highlight w:val="white"/>
        </w:rPr>
        <w:t xml:space="preserve">our results suggest that </w:t>
      </w:r>
      <w:r>
        <w:rPr>
          <w:highlight w:val="white"/>
        </w:rPr>
        <w:t xml:space="preserve">this </w:t>
      </w:r>
      <w:r w:rsidR="00902248">
        <w:rPr>
          <w:highlight w:val="white"/>
        </w:rPr>
        <w:t xml:space="preserve">association </w:t>
      </w:r>
      <w:r w:rsidRPr="003B1B27">
        <w:rPr>
          <w:highlight w:val="white"/>
        </w:rPr>
        <w:t>may vary significantly between settings</w:t>
      </w:r>
      <w:bookmarkEnd w:id="30"/>
      <w:r>
        <w:rPr>
          <w:highlight w:val="white"/>
        </w:rPr>
        <w:t>.</w:t>
      </w:r>
      <w:r w:rsidR="003F59F4" w:rsidRPr="003B1B27">
        <w:t xml:space="preserve"> In </w:t>
      </w:r>
      <w:r w:rsidR="00F44359" w:rsidRPr="003B1B27">
        <w:t>1</w:t>
      </w:r>
      <w:r w:rsidR="00F44359">
        <w:t>2</w:t>
      </w:r>
      <w:r w:rsidR="003F59F4" w:rsidRPr="003B1B27">
        <w:t>% (</w:t>
      </w:r>
      <w:r w:rsidR="00F44359" w:rsidRPr="003B1B27">
        <w:t>1</w:t>
      </w:r>
      <w:r w:rsidR="00F44359">
        <w:t>3</w:t>
      </w:r>
      <w:r w:rsidR="003F59F4" w:rsidRPr="003B1B27">
        <w:t xml:space="preserve">/106) of countries there was evidence that men were </w:t>
      </w:r>
      <w:r w:rsidR="003F59F4" w:rsidRPr="003B1B27">
        <w:lastRenderedPageBreak/>
        <w:t xml:space="preserve">more at risk than women, while in </w:t>
      </w:r>
      <w:r w:rsidR="00F44359">
        <w:t>7</w:t>
      </w:r>
      <w:r w:rsidR="003F59F4" w:rsidRPr="003B1B27">
        <w:t>% (</w:t>
      </w:r>
      <w:r w:rsidR="00F44359">
        <w:t>7</w:t>
      </w:r>
      <w:r w:rsidR="003F59F4" w:rsidRPr="003B1B27">
        <w:t xml:space="preserve">/106) there was evidence that women were more at risk than men. There was evidence that the risk of having TB that was </w:t>
      </w:r>
      <w:r w:rsidR="00344129">
        <w:t>M</w:t>
      </w:r>
      <w:r w:rsidR="003F59F4" w:rsidRPr="003B1B27">
        <w:t>DR</w:t>
      </w:r>
      <w:r w:rsidR="007B09A7">
        <w:t>/RR</w:t>
      </w:r>
      <w:r w:rsidR="003F59F4" w:rsidRPr="003B1B27">
        <w:t xml:space="preserve"> increased for men compared to women as </w:t>
      </w:r>
      <w:r w:rsidR="00344129">
        <w:t>M</w:t>
      </w:r>
      <w:r w:rsidR="003F59F4" w:rsidRPr="003B1B27">
        <w:t>DR</w:t>
      </w:r>
      <w:r w:rsidR="007B09A7">
        <w:t>/RR</w:t>
      </w:r>
      <w:r w:rsidR="003F59F4" w:rsidRPr="003B1B27">
        <w:t xml:space="preserve">-TB </w:t>
      </w:r>
      <w:r w:rsidR="007B09A7">
        <w:t>incidence</w:t>
      </w:r>
      <w:r w:rsidR="007B09A7" w:rsidRPr="003B1B27">
        <w:t xml:space="preserve"> </w:t>
      </w:r>
      <w:r w:rsidR="003F59F4" w:rsidRPr="003B1B27">
        <w:t>increased, and was higher for men than women in the Former Soviet Union</w:t>
      </w:r>
      <w:r w:rsidR="003F59F4">
        <w:t xml:space="preserve"> where the M:F risk ratio was 1.16 [1.06-1.28]</w:t>
      </w:r>
      <w:r w:rsidR="003F59F4" w:rsidRPr="003B1B27">
        <w:t xml:space="preserve">. Conversely, there was strong evidence that the risk of having TB that was </w:t>
      </w:r>
      <w:r w:rsidR="00344129">
        <w:t>M</w:t>
      </w:r>
      <w:r w:rsidR="003F59F4" w:rsidRPr="003B1B27">
        <w:t>DR</w:t>
      </w:r>
      <w:r w:rsidR="007B09A7">
        <w:t>/RR</w:t>
      </w:r>
      <w:r w:rsidR="003F59F4" w:rsidRPr="003B1B27">
        <w:t xml:space="preserve"> increased for women compared to men as GDP increased, and was higher for women than men in countries where </w:t>
      </w:r>
      <w:r w:rsidR="003F59F4">
        <w:t>the majority</w:t>
      </w:r>
      <w:r w:rsidR="003F59F4" w:rsidRPr="003B1B27">
        <w:t xml:space="preserve"> of TB burden was found in the foreign-born population</w:t>
      </w:r>
      <w:r w:rsidR="003F59F4">
        <w:t>,</w:t>
      </w:r>
      <w:r w:rsidR="003F59F4" w:rsidRPr="003604E6">
        <w:t xml:space="preserve"> </w:t>
      </w:r>
      <w:r w:rsidR="003F59F4">
        <w:t xml:space="preserve">where the M:F risk ratio was </w:t>
      </w:r>
      <w:r w:rsidR="003F59F4" w:rsidRPr="003B1B27">
        <w:rPr>
          <w:highlight w:val="white"/>
        </w:rPr>
        <w:t>0.8</w:t>
      </w:r>
      <w:r w:rsidR="003F59F4">
        <w:rPr>
          <w:highlight w:val="white"/>
        </w:rPr>
        <w:t>4</w:t>
      </w:r>
      <w:r w:rsidR="003F59F4" w:rsidRPr="003B1B27">
        <w:rPr>
          <w:highlight w:val="white"/>
        </w:rPr>
        <w:t xml:space="preserve"> </w:t>
      </w:r>
      <w:r w:rsidR="003F59F4">
        <w:rPr>
          <w:highlight w:val="white"/>
        </w:rPr>
        <w:t>[</w:t>
      </w:r>
      <w:r w:rsidR="003F59F4" w:rsidRPr="003B1B27">
        <w:rPr>
          <w:highlight w:val="white"/>
        </w:rPr>
        <w:t>0.75-0.9</w:t>
      </w:r>
      <w:r w:rsidR="003F59F4">
        <w:rPr>
          <w:highlight w:val="white"/>
        </w:rPr>
        <w:t>4</w:t>
      </w:r>
      <w:r w:rsidR="003F59F4">
        <w:t>].</w:t>
      </w:r>
    </w:p>
    <w:p w14:paraId="5B5CF198" w14:textId="77777777" w:rsidR="009556C6" w:rsidRDefault="009556C6" w:rsidP="002B70AB">
      <w:pPr>
        <w:jc w:val="both"/>
      </w:pPr>
    </w:p>
    <w:p w14:paraId="2C3F0FF5" w14:textId="728562C3" w:rsidR="009556C6" w:rsidRDefault="005C17CF" w:rsidP="005C17CF">
      <w:pPr>
        <w:jc w:val="both"/>
      </w:pPr>
      <w:r>
        <w:t xml:space="preserve">Our analysis provides the most comprehensive analysis to date of the relationship between </w:t>
      </w:r>
      <w:r w:rsidR="008B6054">
        <w:t>M</w:t>
      </w:r>
      <w:r>
        <w:t>DR</w:t>
      </w:r>
      <w:r w:rsidR="00136D5E">
        <w:t>/RR</w:t>
      </w:r>
      <w:r>
        <w:t xml:space="preserve">-TB and sex. </w:t>
      </w:r>
      <w:bookmarkStart w:id="31" w:name="_Hlk38012798"/>
      <w:r w:rsidR="00BB2A63">
        <w:t xml:space="preserve">While men are at greater risk than women of developing TB, </w:t>
      </w:r>
      <w:r w:rsidR="00AA6396">
        <w:t>men with TB are at no greater risk of MDR/RR-TB than women with TB. Men’s excess of several risk factors that are associated with MDR/RR-TB, such as non-adherence and smoking,</w:t>
      </w:r>
      <w:r w:rsidR="00AA6396">
        <w:fldChar w:fldCharType="begin">
          <w:fldData xml:space="preserve">PEVuZE5vdGU+PENpdGU+PEF1dGhvcj5QcmFkaXB0YTwvQXV0aG9yPjxZZWFyPjIwMTg8L1llYXI+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</w:fldData>
        </w:fldChar>
      </w:r>
      <w:r w:rsidR="00AA6396">
        <w:instrText xml:space="preserve"> ADDIN EN.CITE </w:instrText>
      </w:r>
      <w:r w:rsidR="00AA6396">
        <w:fldChar w:fldCharType="begin">
          <w:fldData xml:space="preserve">PEVuZE5vdGU+PENpdGU+PEF1dGhvcj5QcmFkaXB0YTwvQXV0aG9yPjxZZWFyPjIwMTg8L1llYXI+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</w:fldData>
        </w:fldChar>
      </w:r>
      <w:r w:rsidR="00AA6396">
        <w:instrText xml:space="preserve"> ADDIN EN.CITE.DATA </w:instrText>
      </w:r>
      <w:r w:rsidR="00AA6396">
        <w:fldChar w:fldCharType="end"/>
      </w:r>
      <w:r w:rsidR="00AA6396">
        <w:fldChar w:fldCharType="separate"/>
      </w:r>
      <w:r w:rsidR="00AA6396" w:rsidRPr="00AA6396">
        <w:rPr>
          <w:noProof/>
          <w:vertAlign w:val="superscript"/>
        </w:rPr>
        <w:t>5,6</w:t>
      </w:r>
      <w:r w:rsidR="00AA6396">
        <w:fldChar w:fldCharType="end"/>
      </w:r>
      <w:r w:rsidR="00AA6396">
        <w:t xml:space="preserve"> do not result in an increased risk of MDR/RR-TB globally</w:t>
      </w:r>
      <w:bookmarkEnd w:id="31"/>
      <w:r w:rsidR="00AA6396">
        <w:t>. Our results are consistent with</w:t>
      </w:r>
      <w:r>
        <w:t xml:space="preserve"> previous </w:t>
      </w:r>
      <w:r w:rsidR="00AA6396">
        <w:t xml:space="preserve">global </w:t>
      </w:r>
      <w:r>
        <w:t>analyses suggest</w:t>
      </w:r>
      <w:r w:rsidR="00AA6396">
        <w:t>ing</w:t>
      </w:r>
      <w:r>
        <w:t xml:space="preserve"> that men </w:t>
      </w:r>
      <w:r w:rsidR="004C7B01">
        <w:t xml:space="preserve">with TB </w:t>
      </w:r>
      <w:r>
        <w:t>are no more at risk of MDR</w:t>
      </w:r>
      <w:r w:rsidR="00136D5E">
        <w:t>/RR</w:t>
      </w:r>
      <w:r>
        <w:t>-TB than women, while reinforcing the observation that this risk is strongly modified by setting.</w:t>
      </w:r>
      <w:r>
        <w:fldChar w:fldCharType="begin">
          <w:fldData xml:space="preserve">PEVuZE5vdGU+PENpdGU+PEF1dGhvcj5Xb3JsZCBIZWFsdGggT3JnYW5pemF0aW9uPC9BdXRob3I+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</w:fldData>
        </w:fldChar>
      </w:r>
      <w:r w:rsidR="00A84E8F">
        <w:instrText xml:space="preserve"> ADDIN EN.CITE </w:instrText>
      </w:r>
      <w:r w:rsidR="00A84E8F">
        <w:fldChar w:fldCharType="begin">
          <w:fldData xml:space="preserve">PEVuZE5vdGU+PENpdGU+PEF1dGhvcj5Xb3JsZCBIZWFsdGggT3JnYW5pemF0aW9uPC9BdXRob3I+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</w:fldData>
        </w:fldChar>
      </w:r>
      <w:r w:rsidR="00A84E8F">
        <w:instrText xml:space="preserve"> ADDIN EN.CITE.DATA </w:instrText>
      </w:r>
      <w:r w:rsidR="00A84E8F">
        <w:fldChar w:fldCharType="end"/>
      </w:r>
      <w:r>
        <w:fldChar w:fldCharType="separate"/>
      </w:r>
      <w:r w:rsidR="00A84E8F" w:rsidRPr="00A84E8F">
        <w:rPr>
          <w:noProof/>
          <w:vertAlign w:val="superscript"/>
        </w:rPr>
        <w:t>5,20</w:t>
      </w:r>
      <w:r>
        <w:fldChar w:fldCharType="end"/>
      </w:r>
      <w:r>
        <w:t xml:space="preserve"> </w:t>
      </w:r>
      <w:r w:rsidR="00AA6396">
        <w:t xml:space="preserve">Indeed, some setting-specific </w:t>
      </w:r>
      <w:r w:rsidR="009556C6">
        <w:t xml:space="preserve">studies suggest an increased risk of </w:t>
      </w:r>
      <w:r w:rsidR="008B6054">
        <w:t>M</w:t>
      </w:r>
      <w:r w:rsidR="009556C6">
        <w:t>DR</w:t>
      </w:r>
      <w:r w:rsidR="00136D5E">
        <w:t>/RR</w:t>
      </w:r>
      <w:r w:rsidR="009556C6">
        <w:t>-TB (in varying forms) amongst men,</w:t>
      </w:r>
      <w:r w:rsidR="009556C6">
        <w:fldChar w:fldCharType="begin">
          <w:fldData xml:space="preserve">PEVuZE5vdGU+PENpdGU+PEF1dGhvcj5GYXVzdGluaTwvQXV0aG9yPjxZZWFyPjIwMDY8L1llYXI+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=
</w:fldData>
        </w:fldChar>
      </w:r>
      <w:r w:rsidR="00A84E8F">
        <w:instrText xml:space="preserve"> ADDIN EN.CITE </w:instrText>
      </w:r>
      <w:r w:rsidR="00A84E8F">
        <w:fldChar w:fldCharType="begin">
          <w:fldData xml:space="preserve">PEVuZE5vdGU+PENpdGU+PEF1dGhvcj5GYXVzdGluaTwvQXV0aG9yPjxZZWFyPjIwMDY8L1llYXI+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=
</w:fldData>
        </w:fldChar>
      </w:r>
      <w:r w:rsidR="00A84E8F">
        <w:instrText xml:space="preserve"> ADDIN EN.CITE.DATA </w:instrText>
      </w:r>
      <w:r w:rsidR="00A84E8F">
        <w:fldChar w:fldCharType="end"/>
      </w:r>
      <w:r w:rsidR="009556C6">
        <w:fldChar w:fldCharType="separate"/>
      </w:r>
      <w:r w:rsidR="00A84E8F" w:rsidRPr="00A84E8F">
        <w:rPr>
          <w:noProof/>
          <w:vertAlign w:val="superscript"/>
        </w:rPr>
        <w:t>21-26</w:t>
      </w:r>
      <w:r w:rsidR="009556C6">
        <w:fldChar w:fldCharType="end"/>
      </w:r>
      <w:r w:rsidR="009556C6">
        <w:t xml:space="preserve"> </w:t>
      </w:r>
      <w:r w:rsidR="0041051D">
        <w:t xml:space="preserve">while </w:t>
      </w:r>
      <w:r w:rsidR="009556C6">
        <w:t>others suggest an increased risk amongst women,</w:t>
      </w:r>
      <w:r w:rsidR="009556C6">
        <w:fldChar w:fldCharType="begin">
          <w:fldData xml:space="preserve">PEVuZE5vdGU+PENpdGU+PEF1dGhvcj5EYWx0b248L0F1dGhvcj48WWVhcj4yMDEyPC9ZZWFyPjxS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</w:fldData>
        </w:fldChar>
      </w:r>
      <w:r w:rsidR="00A84E8F">
        <w:instrText xml:space="preserve"> ADDIN EN.CITE </w:instrText>
      </w:r>
      <w:r w:rsidR="00A84E8F">
        <w:fldChar w:fldCharType="begin">
          <w:fldData xml:space="preserve">PEVuZE5vdGU+PENpdGU+PEF1dGhvcj5EYWx0b248L0F1dGhvcj48WWVhcj4yMDEyPC9ZZWFyPjxS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</w:fldData>
        </w:fldChar>
      </w:r>
      <w:r w:rsidR="00A84E8F">
        <w:instrText xml:space="preserve"> ADDIN EN.CITE.DATA </w:instrText>
      </w:r>
      <w:r w:rsidR="00A84E8F">
        <w:fldChar w:fldCharType="end"/>
      </w:r>
      <w:r w:rsidR="009556C6">
        <w:fldChar w:fldCharType="separate"/>
      </w:r>
      <w:r w:rsidR="00A84E8F" w:rsidRPr="00A84E8F">
        <w:rPr>
          <w:noProof/>
          <w:vertAlign w:val="superscript"/>
        </w:rPr>
        <w:t>27-32</w:t>
      </w:r>
      <w:r w:rsidR="009556C6">
        <w:fldChar w:fldCharType="end"/>
      </w:r>
      <w:r w:rsidR="009556C6">
        <w:t xml:space="preserve"> and still others find no evidence that sex is a factor.</w:t>
      </w:r>
      <w:r w:rsidR="009556C6">
        <w:fldChar w:fldCharType="begin">
          <w:fldData xml:space="preserve">PEVuZE5vdGU+PENpdGU+PEF1dGhvcj5UZW1ibzwvQXV0aG9yPjxZZWFyPjIwMTk8L1llYXI+PFJl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</w:fldData>
        </w:fldChar>
      </w:r>
      <w:r w:rsidR="00A84E8F">
        <w:instrText xml:space="preserve"> ADDIN EN.CITE </w:instrText>
      </w:r>
      <w:r w:rsidR="00A84E8F">
        <w:fldChar w:fldCharType="begin">
          <w:fldData xml:space="preserve">PEVuZE5vdGU+PENpdGU+PEF1dGhvcj5UZW1ibzwvQXV0aG9yPjxZZWFyPjIwMTk8L1llYXI+PFJl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</w:fldData>
        </w:fldChar>
      </w:r>
      <w:r w:rsidR="00A84E8F">
        <w:instrText xml:space="preserve"> ADDIN EN.CITE.DATA </w:instrText>
      </w:r>
      <w:r w:rsidR="00A84E8F">
        <w:fldChar w:fldCharType="end"/>
      </w:r>
      <w:r w:rsidR="009556C6">
        <w:fldChar w:fldCharType="separate"/>
      </w:r>
      <w:r w:rsidR="00A84E8F" w:rsidRPr="00A84E8F">
        <w:rPr>
          <w:noProof/>
          <w:vertAlign w:val="superscript"/>
        </w:rPr>
        <w:t>33-37</w:t>
      </w:r>
      <w:r w:rsidR="009556C6">
        <w:fldChar w:fldCharType="end"/>
      </w:r>
    </w:p>
    <w:p w14:paraId="0292BF21" w14:textId="52BB05B1" w:rsidR="00C85898" w:rsidRDefault="00C85898" w:rsidP="005C17CF">
      <w:pPr>
        <w:jc w:val="both"/>
      </w:pPr>
    </w:p>
    <w:p w14:paraId="4B6AF08B" w14:textId="18B502B7" w:rsidR="00C2548C" w:rsidRPr="00C2548C" w:rsidRDefault="00C85898" w:rsidP="002B70AB">
      <w:pPr>
        <w:jc w:val="both"/>
      </w:pPr>
      <w:bookmarkStart w:id="32" w:name="_Hlk38020957"/>
      <w:bookmarkStart w:id="33" w:name="_Hlk37161818"/>
      <w:r>
        <w:t xml:space="preserve">Our results </w:t>
      </w:r>
      <w:r w:rsidR="00AD3F90">
        <w:t>provide no evidence</w:t>
      </w:r>
      <w:r>
        <w:t xml:space="preserve"> that there is </w:t>
      </w:r>
      <w:r w:rsidR="00AD3F90">
        <w:t>a</w:t>
      </w:r>
      <w:r>
        <w:t xml:space="preserve"> biological reason for either sex to be at a higher risk of MDR</w:t>
      </w:r>
      <w:r w:rsidR="00136D5E">
        <w:t>/RR</w:t>
      </w:r>
      <w:r>
        <w:t>-TB than the other</w:t>
      </w:r>
      <w:r w:rsidR="00AD3F90">
        <w:t>, although this cannot be ruled out</w:t>
      </w:r>
      <w:r>
        <w:t xml:space="preserve">. </w:t>
      </w:r>
      <w:bookmarkEnd w:id="32"/>
      <w:r>
        <w:t>However, heterogeneity in our results by setting suggests that there could be some role for gender (i.e. the role of male</w:t>
      </w:r>
      <w:r w:rsidR="007B311A">
        <w:t>s</w:t>
      </w:r>
      <w:r>
        <w:t xml:space="preserve"> </w:t>
      </w:r>
      <w:r w:rsidR="007B311A" w:rsidRPr="007B311A">
        <w:t>versus</w:t>
      </w:r>
      <w:r>
        <w:t xml:space="preserve"> female</w:t>
      </w:r>
      <w:r w:rsidR="007B311A">
        <w:t>s</w:t>
      </w:r>
      <w:r>
        <w:t xml:space="preserve"> in society) in determining either risk or detection of MDR</w:t>
      </w:r>
      <w:r w:rsidR="00136D5E">
        <w:t>/RR</w:t>
      </w:r>
      <w:r>
        <w:t xml:space="preserve">-TB. </w:t>
      </w:r>
      <w:r w:rsidR="00132FB0">
        <w:t>Specifically,</w:t>
      </w:r>
      <w:bookmarkEnd w:id="33"/>
      <w:r w:rsidR="00132FB0">
        <w:rPr>
          <w:highlight w:val="white"/>
        </w:rPr>
        <w:t xml:space="preserve"> v</w:t>
      </w:r>
      <w:r w:rsidR="002E083F">
        <w:rPr>
          <w:highlight w:val="white"/>
        </w:rPr>
        <w:t xml:space="preserve">ariation between settings in the risk of </w:t>
      </w:r>
      <w:r w:rsidR="008B6054">
        <w:rPr>
          <w:highlight w:val="white"/>
        </w:rPr>
        <w:t>M</w:t>
      </w:r>
      <w:r w:rsidR="002E083F">
        <w:rPr>
          <w:highlight w:val="white"/>
        </w:rPr>
        <w:t>DR</w:t>
      </w:r>
      <w:r w:rsidR="00136D5E">
        <w:t>/RR</w:t>
      </w:r>
      <w:r w:rsidR="002E083F">
        <w:rPr>
          <w:highlight w:val="white"/>
        </w:rPr>
        <w:t>-TB by sex may be due to differences in surveillance</w:t>
      </w:r>
      <w:r w:rsidR="002E083F" w:rsidRPr="003B1B27">
        <w:rPr>
          <w:highlight w:val="white"/>
        </w:rPr>
        <w:t xml:space="preserve"> </w:t>
      </w:r>
      <w:r w:rsidR="002E083F">
        <w:rPr>
          <w:highlight w:val="white"/>
        </w:rPr>
        <w:t xml:space="preserve">systems resulting in biases </w:t>
      </w:r>
      <w:r w:rsidR="002E083F" w:rsidRPr="003B1B27">
        <w:rPr>
          <w:highlight w:val="white"/>
        </w:rPr>
        <w:t xml:space="preserve">(such as </w:t>
      </w:r>
      <w:r w:rsidR="002E083F">
        <w:rPr>
          <w:highlight w:val="white"/>
        </w:rPr>
        <w:t xml:space="preserve">coverage of </w:t>
      </w:r>
      <w:r w:rsidR="002E083F" w:rsidRPr="003B1B27">
        <w:rPr>
          <w:highlight w:val="white"/>
        </w:rPr>
        <w:t xml:space="preserve">DST </w:t>
      </w:r>
      <w:r w:rsidR="002E083F">
        <w:rPr>
          <w:highlight w:val="white"/>
        </w:rPr>
        <w:t xml:space="preserve">or </w:t>
      </w:r>
      <w:r w:rsidR="002E083F" w:rsidRPr="003B1B27">
        <w:rPr>
          <w:highlight w:val="white"/>
        </w:rPr>
        <w:t xml:space="preserve">rates of clinical diagnosis) or </w:t>
      </w:r>
      <w:r w:rsidR="002E083F">
        <w:rPr>
          <w:highlight w:val="white"/>
        </w:rPr>
        <w:t>a reflection of the</w:t>
      </w:r>
      <w:r w:rsidR="002E083F" w:rsidRPr="003B1B27">
        <w:rPr>
          <w:highlight w:val="white"/>
        </w:rPr>
        <w:t xml:space="preserve"> </w:t>
      </w:r>
      <w:r w:rsidR="002E083F">
        <w:rPr>
          <w:highlight w:val="white"/>
        </w:rPr>
        <w:t xml:space="preserve">local </w:t>
      </w:r>
      <w:r w:rsidR="002E083F" w:rsidRPr="003B1B27">
        <w:rPr>
          <w:highlight w:val="white"/>
        </w:rPr>
        <w:t>context (such as sett</w:t>
      </w:r>
      <w:r w:rsidR="002E083F">
        <w:rPr>
          <w:highlight w:val="white"/>
        </w:rPr>
        <w:t>ing-specific differences in the M:F ratio</w:t>
      </w:r>
      <w:r w:rsidR="002E083F" w:rsidRPr="003B1B27">
        <w:rPr>
          <w:highlight w:val="white"/>
        </w:rPr>
        <w:t xml:space="preserve"> </w:t>
      </w:r>
      <w:r w:rsidR="002E083F">
        <w:rPr>
          <w:highlight w:val="white"/>
        </w:rPr>
        <w:t>among groups at risk, including prisoners, miners or foreign-born populations</w:t>
      </w:r>
      <w:r w:rsidR="002E083F" w:rsidRPr="003B1B27">
        <w:rPr>
          <w:highlight w:val="white"/>
        </w:rPr>
        <w:t>)</w:t>
      </w:r>
      <w:r w:rsidR="002E083F">
        <w:t>.</w:t>
      </w:r>
      <w:r w:rsidR="00E61CD0">
        <w:t xml:space="preserve"> </w:t>
      </w:r>
      <w:r w:rsidR="00C2548C" w:rsidRPr="003B1B27">
        <w:rPr>
          <w:highlight w:val="white"/>
        </w:rPr>
        <w:t xml:space="preserve">In settings </w:t>
      </w:r>
      <w:r w:rsidR="00C2548C">
        <w:rPr>
          <w:highlight w:val="white"/>
        </w:rPr>
        <w:t xml:space="preserve">where </w:t>
      </w:r>
      <w:r w:rsidR="00C2548C" w:rsidRPr="003B1B27">
        <w:rPr>
          <w:highlight w:val="white"/>
        </w:rPr>
        <w:t xml:space="preserve">there </w:t>
      </w:r>
      <w:r w:rsidR="00C2548C">
        <w:rPr>
          <w:highlight w:val="white"/>
        </w:rPr>
        <w:t>i</w:t>
      </w:r>
      <w:r w:rsidR="00C2548C" w:rsidRPr="003B1B27">
        <w:rPr>
          <w:highlight w:val="white"/>
        </w:rPr>
        <w:t>s evidence of a difference in risk</w:t>
      </w:r>
      <w:r w:rsidR="00C2548C">
        <w:rPr>
          <w:highlight w:val="white"/>
        </w:rPr>
        <w:t xml:space="preserve"> of </w:t>
      </w:r>
      <w:r w:rsidR="00136D5E">
        <w:rPr>
          <w:highlight w:val="white"/>
        </w:rPr>
        <w:t>M</w:t>
      </w:r>
      <w:r w:rsidR="00C2548C">
        <w:rPr>
          <w:highlight w:val="white"/>
        </w:rPr>
        <w:t>DR</w:t>
      </w:r>
      <w:r w:rsidR="00136D5E">
        <w:t>/RR</w:t>
      </w:r>
      <w:r w:rsidR="00C2548C">
        <w:rPr>
          <w:highlight w:val="white"/>
        </w:rPr>
        <w:t>-TB</w:t>
      </w:r>
      <w:r w:rsidR="003B6F3B">
        <w:rPr>
          <w:highlight w:val="white"/>
        </w:rPr>
        <w:t xml:space="preserve"> between men and women</w:t>
      </w:r>
      <w:r w:rsidR="00C2548C">
        <w:rPr>
          <w:highlight w:val="white"/>
        </w:rPr>
        <w:t xml:space="preserve">, </w:t>
      </w:r>
      <w:r w:rsidR="002E083F">
        <w:rPr>
          <w:highlight w:val="white"/>
        </w:rPr>
        <w:t>the interpretation depends on several considerations</w:t>
      </w:r>
      <w:r w:rsidR="00F6747A">
        <w:rPr>
          <w:highlight w:val="white"/>
        </w:rPr>
        <w:t xml:space="preserve">, and </w:t>
      </w:r>
      <w:r w:rsidR="00F6747A">
        <w:t>further investigation into confounding factors is required.</w:t>
      </w:r>
      <w:r w:rsidR="00E61CD0">
        <w:t xml:space="preserve"> </w:t>
      </w:r>
      <w:r w:rsidR="002E083F">
        <w:t xml:space="preserve">We can only conclude that a particular group could be driving sex-related differences in </w:t>
      </w:r>
      <w:r w:rsidR="008B6054">
        <w:t>M</w:t>
      </w:r>
      <w:r w:rsidR="002E083F">
        <w:t>DR</w:t>
      </w:r>
      <w:r w:rsidR="00136D5E">
        <w:t>/RR</w:t>
      </w:r>
      <w:r w:rsidR="002E083F">
        <w:t xml:space="preserve">-TB risk </w:t>
      </w:r>
      <w:r w:rsidR="00C2548C">
        <w:t>if there is</w:t>
      </w:r>
      <w:r w:rsidR="002E083F">
        <w:t xml:space="preserve"> </w:t>
      </w:r>
      <w:r w:rsidR="00C2548C">
        <w:t>simultaneously</w:t>
      </w:r>
      <w:r w:rsidR="002E083F">
        <w:t>: (</w:t>
      </w:r>
      <w:proofErr w:type="spellStart"/>
      <w:r w:rsidR="002E083F">
        <w:t>i</w:t>
      </w:r>
      <w:proofErr w:type="spellEnd"/>
      <w:r w:rsidR="002E083F">
        <w:t>)</w:t>
      </w:r>
      <w:r w:rsidR="00C2548C">
        <w:t xml:space="preserve"> a higher rate of </w:t>
      </w:r>
      <w:r w:rsidR="008B6054">
        <w:t>M</w:t>
      </w:r>
      <w:r w:rsidR="00C2548C">
        <w:t>DR</w:t>
      </w:r>
      <w:r w:rsidR="00136D5E">
        <w:t>/RR</w:t>
      </w:r>
      <w:r w:rsidR="00C2548C">
        <w:t>-TB as a proportion of all TB in the group</w:t>
      </w:r>
      <w:r w:rsidR="00E61CD0">
        <w:t xml:space="preserve"> than in the general population</w:t>
      </w:r>
      <w:r w:rsidR="00C2548C">
        <w:t xml:space="preserve">, </w:t>
      </w:r>
      <w:r w:rsidR="002E083F">
        <w:t xml:space="preserve">(ii) </w:t>
      </w:r>
      <w:r w:rsidR="00C2548C">
        <w:t>a large enough fraction of TB in the population attributable to the group, and</w:t>
      </w:r>
      <w:r w:rsidR="002E083F">
        <w:t xml:space="preserve"> (iii)</w:t>
      </w:r>
      <w:r w:rsidR="00C2548C">
        <w:t xml:space="preserve"> a large enough discrepancy in the sex ratio of the risk group</w:t>
      </w:r>
      <w:r w:rsidR="00E61CD0">
        <w:t>.</w:t>
      </w:r>
    </w:p>
    <w:p w14:paraId="1462AA66" w14:textId="77777777" w:rsidR="00C2548C" w:rsidRPr="003B1B27" w:rsidRDefault="00C2548C" w:rsidP="002B70AB">
      <w:pPr>
        <w:jc w:val="both"/>
        <w:rPr>
          <w:highlight w:val="white"/>
        </w:rPr>
      </w:pPr>
    </w:p>
    <w:p w14:paraId="04632E55" w14:textId="002D48F5" w:rsidR="00EC0224" w:rsidRDefault="004D175B" w:rsidP="004D175B">
      <w:pPr>
        <w:jc w:val="both"/>
        <w:rPr>
          <w:highlight w:val="white"/>
        </w:rPr>
      </w:pPr>
      <w:bookmarkStart w:id="34" w:name="_Hlk38015639"/>
      <w:r>
        <w:t>Our results provided</w:t>
      </w:r>
      <w:r w:rsidR="000F0ED8" w:rsidRPr="003B1B27">
        <w:t xml:space="preserve"> evidence that the risk of having TB that was </w:t>
      </w:r>
      <w:r w:rsidR="00344129">
        <w:t>M</w:t>
      </w:r>
      <w:r w:rsidR="000F0ED8" w:rsidRPr="003B1B27">
        <w:t>DR</w:t>
      </w:r>
      <w:r w:rsidR="00136D5E">
        <w:t>/RR</w:t>
      </w:r>
      <w:r w:rsidR="000F0ED8" w:rsidRPr="003B1B27">
        <w:t xml:space="preserve"> increased for men compared to women as </w:t>
      </w:r>
      <w:r>
        <w:t xml:space="preserve">the </w:t>
      </w:r>
      <w:r w:rsidR="00344129">
        <w:t>M</w:t>
      </w:r>
      <w:r w:rsidR="000F0ED8" w:rsidRPr="003B1B27">
        <w:t>DR</w:t>
      </w:r>
      <w:r w:rsidR="00136D5E">
        <w:t>/RR</w:t>
      </w:r>
      <w:r w:rsidR="000F0ED8" w:rsidRPr="003B1B27">
        <w:t xml:space="preserve">-TB </w:t>
      </w:r>
      <w:r w:rsidR="007B09A7">
        <w:t>incidence, but not rate</w:t>
      </w:r>
      <w:r w:rsidR="007B09A7" w:rsidRPr="003B1B27">
        <w:t xml:space="preserve"> </w:t>
      </w:r>
      <w:r w:rsidR="000F0ED8" w:rsidRPr="003B1B27">
        <w:t xml:space="preserve">(in terms </w:t>
      </w:r>
      <w:r w:rsidR="00344129">
        <w:rPr>
          <w:highlight w:val="white"/>
        </w:rPr>
        <w:t>M</w:t>
      </w:r>
      <w:r w:rsidR="000F0ED8" w:rsidRPr="003B1B27">
        <w:rPr>
          <w:highlight w:val="white"/>
        </w:rPr>
        <w:t>DR</w:t>
      </w:r>
      <w:r w:rsidR="00136D5E">
        <w:t>/RR</w:t>
      </w:r>
      <w:r w:rsidR="000F0ED8" w:rsidRPr="003B1B27">
        <w:rPr>
          <w:highlight w:val="white"/>
        </w:rPr>
        <w:t>-TB as a proportion of all TB)</w:t>
      </w:r>
      <w:r w:rsidR="000F0ED8" w:rsidRPr="003B1B27">
        <w:t xml:space="preserve"> increased</w:t>
      </w:r>
      <w:bookmarkEnd w:id="34"/>
      <w:r>
        <w:t>.</w:t>
      </w:r>
      <w:r w:rsidR="000F0ED8" w:rsidRPr="003B1B27">
        <w:t xml:space="preserve"> </w:t>
      </w:r>
      <w:bookmarkStart w:id="35" w:name="_Hlk38021227"/>
      <w:r w:rsidR="00BD4081">
        <w:t>This was likely a result of t</w:t>
      </w:r>
      <w:r>
        <w:t xml:space="preserve">he </w:t>
      </w:r>
      <w:r w:rsidR="000F0ED8" w:rsidRPr="003B1B27">
        <w:t xml:space="preserve">higher </w:t>
      </w:r>
      <w:r w:rsidR="00BD4081">
        <w:t xml:space="preserve">risk </w:t>
      </w:r>
      <w:r w:rsidR="000F0ED8" w:rsidRPr="003B1B27">
        <w:t xml:space="preserve">for men than women in </w:t>
      </w:r>
      <w:r w:rsidR="00BD4081">
        <w:t xml:space="preserve">the high MDR/RR-TB burden </w:t>
      </w:r>
      <w:r>
        <w:t xml:space="preserve">countries of </w:t>
      </w:r>
      <w:r w:rsidR="000F0ED8" w:rsidRPr="003B1B27">
        <w:t>the Former Soviet Union</w:t>
      </w:r>
      <w:r w:rsidR="003A5344">
        <w:t>, which was consistent with previous results</w:t>
      </w:r>
      <w:bookmarkEnd w:id="35"/>
      <w:r w:rsidR="000F0ED8" w:rsidRPr="003B1B27">
        <w:rPr>
          <w:highlight w:val="white"/>
        </w:rPr>
        <w:t>.</w:t>
      </w:r>
      <w:r w:rsidR="003A5344">
        <w:rPr>
          <w:highlight w:val="white"/>
        </w:rPr>
        <w:fldChar w:fldCharType="begin">
          <w:fldData xml:space="preserve">PEVuZE5vdGU+PENpdGU+PEF1dGhvcj5QcmFkaXB0YTwvQXV0aG9yPjxZZWFyPjIwMTg8L1llYXI+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</w:fldData>
        </w:fldChar>
      </w:r>
      <w:r w:rsidR="00A84E8F">
        <w:rPr>
          <w:highlight w:val="white"/>
        </w:rPr>
        <w:instrText xml:space="preserve"> ADDIN EN.CITE </w:instrText>
      </w:r>
      <w:r w:rsidR="00A84E8F">
        <w:rPr>
          <w:highlight w:val="white"/>
        </w:rPr>
        <w:fldChar w:fldCharType="begin">
          <w:fldData xml:space="preserve">PEVuZE5vdGU+PENpdGU+PEF1dGhvcj5QcmFkaXB0YTwvQXV0aG9yPjxZZWFyPjIwMTg8L1llYXI+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</w:fldData>
        </w:fldChar>
      </w:r>
      <w:r w:rsidR="00A84E8F">
        <w:rPr>
          <w:highlight w:val="white"/>
        </w:rPr>
        <w:instrText xml:space="preserve"> ADDIN EN.CITE.DATA </w:instrText>
      </w:r>
      <w:r w:rsidR="00A84E8F">
        <w:rPr>
          <w:highlight w:val="white"/>
        </w:rPr>
      </w:r>
      <w:r w:rsidR="00A84E8F">
        <w:rPr>
          <w:highlight w:val="white"/>
        </w:rPr>
        <w:fldChar w:fldCharType="end"/>
      </w:r>
      <w:r w:rsidR="003A5344">
        <w:rPr>
          <w:highlight w:val="white"/>
        </w:rPr>
      </w:r>
      <w:r w:rsidR="003A5344">
        <w:rPr>
          <w:highlight w:val="white"/>
        </w:rPr>
        <w:fldChar w:fldCharType="separate"/>
      </w:r>
      <w:r w:rsidR="00A84E8F" w:rsidRPr="00A84E8F">
        <w:rPr>
          <w:noProof/>
          <w:highlight w:val="white"/>
          <w:vertAlign w:val="superscript"/>
        </w:rPr>
        <w:t>5,20</w:t>
      </w:r>
      <w:r w:rsidR="003A5344">
        <w:rPr>
          <w:highlight w:val="white"/>
        </w:rPr>
        <w:fldChar w:fldCharType="end"/>
      </w:r>
      <w:r w:rsidR="000F0ED8" w:rsidRPr="003B1B27">
        <w:rPr>
          <w:highlight w:val="white"/>
        </w:rPr>
        <w:t xml:space="preserve"> </w:t>
      </w:r>
      <w:r>
        <w:rPr>
          <w:highlight w:val="white"/>
        </w:rPr>
        <w:t>The h</w:t>
      </w:r>
      <w:r w:rsidR="000F0ED8" w:rsidRPr="003B1B27">
        <w:rPr>
          <w:highlight w:val="white"/>
        </w:rPr>
        <w:t xml:space="preserve">igh </w:t>
      </w:r>
      <w:r w:rsidR="00A22679">
        <w:t xml:space="preserve">M:F </w:t>
      </w:r>
      <w:r w:rsidR="000F0ED8" w:rsidRPr="003B1B27">
        <w:rPr>
          <w:highlight w:val="white"/>
        </w:rPr>
        <w:t xml:space="preserve">risk ratios </w:t>
      </w:r>
      <w:r>
        <w:rPr>
          <w:highlight w:val="white"/>
        </w:rPr>
        <w:t xml:space="preserve">for </w:t>
      </w:r>
      <w:r w:rsidR="00344129">
        <w:rPr>
          <w:highlight w:val="white"/>
        </w:rPr>
        <w:t>M</w:t>
      </w:r>
      <w:r>
        <w:rPr>
          <w:highlight w:val="white"/>
        </w:rPr>
        <w:t>DR</w:t>
      </w:r>
      <w:r w:rsidR="007B09A7">
        <w:rPr>
          <w:highlight w:val="white"/>
        </w:rPr>
        <w:t>/RR</w:t>
      </w:r>
      <w:r>
        <w:rPr>
          <w:highlight w:val="white"/>
        </w:rPr>
        <w:t xml:space="preserve">-TB </w:t>
      </w:r>
      <w:r w:rsidR="000F0ED8" w:rsidRPr="003B1B27">
        <w:rPr>
          <w:highlight w:val="white"/>
        </w:rPr>
        <w:t xml:space="preserve">in </w:t>
      </w:r>
      <w:r>
        <w:rPr>
          <w:highlight w:val="white"/>
        </w:rPr>
        <w:t>these countries</w:t>
      </w:r>
      <w:r w:rsidR="000F0ED8" w:rsidRPr="003B1B27">
        <w:rPr>
          <w:highlight w:val="white"/>
        </w:rPr>
        <w:t xml:space="preserve"> could be related to </w:t>
      </w:r>
      <w:r w:rsidR="00ED0A50">
        <w:rPr>
          <w:highlight w:val="white"/>
        </w:rPr>
        <w:t xml:space="preserve">factors such as alcohol dependency or </w:t>
      </w:r>
      <w:r w:rsidR="000F0ED8" w:rsidRPr="003B1B27">
        <w:rPr>
          <w:highlight w:val="white"/>
        </w:rPr>
        <w:t>incarceration</w:t>
      </w:r>
      <w:r w:rsidR="00781369">
        <w:rPr>
          <w:highlight w:val="white"/>
        </w:rPr>
        <w:t>;</w:t>
      </w:r>
      <w:r w:rsidR="003955B4">
        <w:rPr>
          <w:highlight w:val="white"/>
        </w:rPr>
        <w:fldChar w:fldCharType="begin"/>
      </w:r>
      <w:r w:rsidR="006379F6">
        <w:rPr>
          <w:highlight w:val="white"/>
        </w:rPr>
        <w:instrText xml:space="preserve"> ADDIN EN.CITE &lt;EndNote&gt;&lt;Cite&gt;&lt;Author&gt;World Health Organization&lt;/Author&gt;&lt;Year&gt;2010&lt;/Year&gt;&lt;RecNum&gt;8645&lt;/RecNum&gt;&lt;DisplayText&gt;&lt;style face="superscript"&gt;20,38&lt;/style&gt;&lt;/DisplayText&gt;&lt;record&gt;&lt;rec-number&gt;8645&lt;/rec-number&gt;&lt;foreign-keys&gt;&lt;key app="EN" db-id="wzavzsdf4p9eddewresxf55d5w2dewwwtd9d" timestamp="1567762124"&gt;8645&lt;/key&gt;&lt;/foreign-keys&gt;&lt;ref-type name="Report"&gt;27&lt;/ref-type&gt;&lt;contributors&gt;&lt;authors&gt;&lt;author&gt;World Health Organization,&lt;/author&gt;&lt;/authors&gt;&lt;tertiary-authors&gt;&lt;author&gt;WHO&lt;/author&gt;&lt;/tertiary-authors&gt;&lt;/contributors&gt;&lt;titles&gt;&lt;title&gt;Multidrug and extensively drugresistant TB (M/XDR-TB): 2010 global report on surveillance and response&lt;/title&gt;&lt;/titles&gt;&lt;dates&gt;&lt;year&gt;2010&lt;/year&gt;&lt;/dates&gt;&lt;pub-location&gt;Geneva, Switzerland&lt;/pub-location&gt;&lt;publisher&gt;WHO&lt;/publisher&gt;&lt;urls&gt;&lt;/urls&gt;&lt;/record&gt;&lt;/Cite&gt;&lt;Cite&gt;&lt;Author&gt;Grady&lt;/Author&gt;&lt;Year&gt;2011&lt;/Year&gt;&lt;RecNum&gt;8650&lt;/RecNum&gt;&lt;record&gt;&lt;rec-number&gt;8650&lt;/rec-number&gt;&lt;foreign-keys&gt;&lt;key app="EN" db-id="wzavzsdf4p9eddewresxf55d5w2dewwwtd9d" timestamp="1567776050"&gt;8650&lt;/key&gt;&lt;/foreign-keys&gt;&lt;ref-type name="Journal Article"&gt;17&lt;/ref-type&gt;&lt;contributors&gt;&lt;authors&gt;&lt;author&gt;Grady, J.&lt;/author&gt;&lt;author&gt;Maeurer, M.&lt;/author&gt;&lt;author&gt;Atun, R.&lt;/author&gt;&lt;author&gt;Abubakar, I.&lt;/author&gt;&lt;author&gt;Mwaba, P.&lt;/author&gt;&lt;author&gt;Bates, M.&lt;/author&gt;&lt;author&gt;Kapata, N.&lt;/author&gt;&lt;author&gt;Ferrara, G.&lt;/author&gt;&lt;author&gt;Hoelscher, M.&lt;/author&gt;&lt;author&gt;Zumla, A.&lt;/author&gt;&lt;/authors&gt;&lt;/contributors&gt;&lt;titles&gt;&lt;title&gt;Tuberculosis in prisons: anatomy of global neglect&lt;/title&gt;&lt;secondary-title&gt;European Respiratory Journal&lt;/secondary-title&gt;&lt;/titles&gt;&lt;periodical&gt;&lt;full-title&gt;European Respiratory Journal&lt;/full-title&gt;&lt;/periodical&gt;&lt;pages&gt;752&lt;/pages&gt;&lt;volume&gt;38&lt;/volume&gt;&lt;number&gt;4&lt;/number&gt;&lt;dates&gt;&lt;year&gt;2011&lt;/year&gt;&lt;/dates&gt;&lt;urls&gt;&lt;related-urls&gt;&lt;url&gt;http://erj.ersjournals.com/content/38/4/752.abstract&lt;/url&gt;&lt;/related-urls&gt;&lt;/urls&gt;&lt;electronic-resource-num&gt;10.1183/09031936.00041211&lt;/electronic-resource-num&gt;&lt;/record&gt;&lt;/Cite&gt;&lt;/EndNote&gt;</w:instrText>
      </w:r>
      <w:r w:rsidR="003955B4">
        <w:rPr>
          <w:highlight w:val="white"/>
        </w:rPr>
        <w:fldChar w:fldCharType="separate"/>
      </w:r>
      <w:r w:rsidR="006379F6" w:rsidRPr="006379F6">
        <w:rPr>
          <w:noProof/>
          <w:highlight w:val="white"/>
          <w:vertAlign w:val="superscript"/>
        </w:rPr>
        <w:t>20,38</w:t>
      </w:r>
      <w:r w:rsidR="003955B4">
        <w:rPr>
          <w:highlight w:val="white"/>
        </w:rPr>
        <w:fldChar w:fldCharType="end"/>
      </w:r>
      <w:r w:rsidR="000F0ED8" w:rsidRPr="003B1B27">
        <w:rPr>
          <w:highlight w:val="white"/>
        </w:rPr>
        <w:t xml:space="preserve"> </w:t>
      </w:r>
      <w:r w:rsidR="00BF10E5">
        <w:rPr>
          <w:highlight w:val="white"/>
        </w:rPr>
        <w:t xml:space="preserve">for example, </w:t>
      </w:r>
      <w:r w:rsidR="00781369">
        <w:rPr>
          <w:highlight w:val="white"/>
        </w:rPr>
        <w:t>h</w:t>
      </w:r>
      <w:r w:rsidR="0056561B" w:rsidRPr="003B1B27">
        <w:rPr>
          <w:highlight w:val="white"/>
        </w:rPr>
        <w:t xml:space="preserve">igh </w:t>
      </w:r>
      <w:r>
        <w:rPr>
          <w:highlight w:val="white"/>
        </w:rPr>
        <w:t xml:space="preserve">per capita </w:t>
      </w:r>
      <w:r w:rsidR="0056561B" w:rsidRPr="003B1B27">
        <w:rPr>
          <w:highlight w:val="white"/>
        </w:rPr>
        <w:t>rates of TB</w:t>
      </w:r>
      <w:r w:rsidR="0056561B">
        <w:rPr>
          <w:highlight w:val="white"/>
        </w:rPr>
        <w:fldChar w:fldCharType="begin"/>
      </w:r>
      <w:r w:rsidR="006379F6">
        <w:rPr>
          <w:highlight w:val="white"/>
        </w:rPr>
        <w:instrText xml:space="preserve"> ADDIN EN.CITE &lt;EndNote&gt;&lt;Cite&gt;&lt;Author&gt;Dolan&lt;/Author&gt;&lt;Year&gt;2016&lt;/Year&gt;&lt;RecNum&gt;8651&lt;/RecNum&gt;&lt;DisplayText&gt;&lt;style face="superscript"&gt;39&lt;/style&gt;&lt;/DisplayText&gt;&lt;record&gt;&lt;rec-number&gt;8651&lt;/rec-number&gt;&lt;foreign-keys&gt;&lt;key app="EN" db-id="wzavzsdf4p9eddewresxf55d5w2dewwwtd9d" timestamp="1567776240"&gt;8651&lt;/key&gt;&lt;/foreign-keys&gt;&lt;ref-type name="Journal Article"&gt;17&lt;/ref-type&gt;&lt;contributors&gt;&lt;authors&gt;&lt;author&gt;Dolan, Kate&lt;/author&gt;&lt;author&gt;Wirtz, Andrea L.&lt;/author&gt;&lt;author&gt;Moazen, Babak&lt;/author&gt;&lt;author&gt;Ndeffo-mbah, Martial&lt;/author&gt;&lt;author&gt;Galvani, Alison&lt;/author&gt;&lt;author&gt;Kinner, Stuart A.&lt;/author&gt;&lt;author&gt;Courtney, Ryan&lt;/author&gt;&lt;author&gt;McKee, Martin&lt;/author&gt;&lt;author&gt;Amon, Joseph J.&lt;/author&gt;&lt;author&gt;Maher, Lisa&lt;/author&gt;&lt;author&gt;Hellard, Margaret&lt;/author&gt;&lt;author&gt;Beyrer, Chris&lt;/author&gt;&lt;author&gt;Altice, Fredrick L.&lt;/author&gt;&lt;/authors&gt;&lt;/contributors&gt;&lt;titles&gt;&lt;title&gt;Global burden of HIV, viral hepatitis, and tuberculosis in prisoners and detainees&lt;/title&gt;&lt;secondary-title&gt;The Lancet&lt;/secondary-title&gt;&lt;/titles&gt;&lt;periodical&gt;&lt;full-title&gt;The Lancet&lt;/full-title&gt;&lt;/periodical&gt;&lt;pages&gt;1089-1102&lt;/pages&gt;&lt;volume&gt;388&lt;/volume&gt;&lt;number&gt;10049&lt;/number&gt;&lt;dates&gt;&lt;year&gt;2016&lt;/year&gt;&lt;pub-dates&gt;&lt;date&gt;2016/09/10/&lt;/date&gt;&lt;/pub-dates&gt;&lt;/dates&gt;&lt;isbn&gt;0140-6736&lt;/isbn&gt;&lt;urls&gt;&lt;related-urls&gt;&lt;url&gt;http://www.sciencedirect.com/science/article/pii/S0140673616304664&lt;/url&gt;&lt;/related-urls&gt;&lt;/urls&gt;&lt;electronic-resource-num&gt;https://doi.org/10.1016/S0140-6736(16)30466-4&lt;/electronic-resource-num&gt;&lt;/record&gt;&lt;/Cite&gt;&lt;/EndNote&gt;</w:instrText>
      </w:r>
      <w:r w:rsidR="0056561B">
        <w:rPr>
          <w:highlight w:val="white"/>
        </w:rPr>
        <w:fldChar w:fldCharType="separate"/>
      </w:r>
      <w:r w:rsidR="006379F6" w:rsidRPr="006379F6">
        <w:rPr>
          <w:noProof/>
          <w:highlight w:val="white"/>
          <w:vertAlign w:val="superscript"/>
        </w:rPr>
        <w:t>39</w:t>
      </w:r>
      <w:r w:rsidR="0056561B">
        <w:rPr>
          <w:highlight w:val="white"/>
        </w:rPr>
        <w:fldChar w:fldCharType="end"/>
      </w:r>
      <w:r w:rsidR="0056561B" w:rsidRPr="003B1B27">
        <w:rPr>
          <w:highlight w:val="white"/>
        </w:rPr>
        <w:t xml:space="preserve"> as well as </w:t>
      </w:r>
      <w:r w:rsidR="008B6054">
        <w:rPr>
          <w:highlight w:val="white"/>
        </w:rPr>
        <w:t>M</w:t>
      </w:r>
      <w:r w:rsidR="0056561B" w:rsidRPr="003B1B27">
        <w:rPr>
          <w:highlight w:val="white"/>
        </w:rPr>
        <w:t>DR</w:t>
      </w:r>
      <w:r w:rsidR="00136D5E">
        <w:t>/RR</w:t>
      </w:r>
      <w:r w:rsidR="0056561B" w:rsidRPr="003B1B27">
        <w:rPr>
          <w:highlight w:val="white"/>
        </w:rPr>
        <w:t>-TB</w:t>
      </w:r>
      <w:r w:rsidR="0056561B">
        <w:rPr>
          <w:highlight w:val="white"/>
        </w:rPr>
        <w:fldChar w:fldCharType="begin">
          <w:fldData xml:space="preserve">PEVuZE5vdGU+PENpdGU+PEF1dGhvcj5CaWFkZ2xlZ25lPC9BdXRob3I+PFllYXI+MjAxNTwvWWVh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</w:fldData>
        </w:fldChar>
      </w:r>
      <w:r w:rsidR="006379F6">
        <w:rPr>
          <w:highlight w:val="white"/>
        </w:rPr>
        <w:instrText xml:space="preserve"> ADDIN EN.CITE </w:instrText>
      </w:r>
      <w:r w:rsidR="006379F6">
        <w:rPr>
          <w:highlight w:val="white"/>
        </w:rPr>
        <w:fldChar w:fldCharType="begin">
          <w:fldData xml:space="preserve">PEVuZE5vdGU+PENpdGU+PEF1dGhvcj5CaWFkZ2xlZ25lPC9BdXRob3I+PFllYXI+MjAxNTwvWWVh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</w:fldData>
        </w:fldChar>
      </w:r>
      <w:r w:rsidR="006379F6">
        <w:rPr>
          <w:highlight w:val="white"/>
        </w:rPr>
        <w:instrText xml:space="preserve"> ADDIN EN.CITE.DATA </w:instrText>
      </w:r>
      <w:r w:rsidR="006379F6">
        <w:rPr>
          <w:highlight w:val="white"/>
        </w:rPr>
      </w:r>
      <w:r w:rsidR="006379F6">
        <w:rPr>
          <w:highlight w:val="white"/>
        </w:rPr>
        <w:fldChar w:fldCharType="end"/>
      </w:r>
      <w:r w:rsidR="0056561B">
        <w:rPr>
          <w:highlight w:val="white"/>
        </w:rPr>
      </w:r>
      <w:r w:rsidR="0056561B">
        <w:rPr>
          <w:highlight w:val="white"/>
        </w:rPr>
        <w:fldChar w:fldCharType="separate"/>
      </w:r>
      <w:r w:rsidR="006379F6" w:rsidRPr="006379F6">
        <w:rPr>
          <w:noProof/>
          <w:highlight w:val="white"/>
          <w:vertAlign w:val="superscript"/>
        </w:rPr>
        <w:t>40</w:t>
      </w:r>
      <w:r w:rsidR="0056561B">
        <w:rPr>
          <w:highlight w:val="white"/>
        </w:rPr>
        <w:fldChar w:fldCharType="end"/>
      </w:r>
      <w:r w:rsidR="0056561B" w:rsidRPr="003B1B27">
        <w:rPr>
          <w:highlight w:val="white"/>
        </w:rPr>
        <w:t xml:space="preserve"> in prison populations</w:t>
      </w:r>
      <w:r w:rsidR="007D24F7">
        <w:rPr>
          <w:highlight w:val="white"/>
        </w:rPr>
        <w:t xml:space="preserve"> in these countries</w:t>
      </w:r>
      <w:r w:rsidR="0056561B">
        <w:rPr>
          <w:highlight w:val="white"/>
        </w:rPr>
        <w:t xml:space="preserve">, combined with </w:t>
      </w:r>
      <w:r w:rsidR="0056561B" w:rsidRPr="003B1B27">
        <w:rPr>
          <w:highlight w:val="white"/>
        </w:rPr>
        <w:t xml:space="preserve">a high </w:t>
      </w:r>
      <w:r>
        <w:rPr>
          <w:highlight w:val="white"/>
        </w:rPr>
        <w:t xml:space="preserve">proportion </w:t>
      </w:r>
      <w:r w:rsidR="0056561B" w:rsidRPr="003B1B27">
        <w:rPr>
          <w:highlight w:val="white"/>
        </w:rPr>
        <w:t xml:space="preserve">of TB </w:t>
      </w:r>
      <w:r>
        <w:rPr>
          <w:highlight w:val="white"/>
        </w:rPr>
        <w:t xml:space="preserve">cases </w:t>
      </w:r>
      <w:r w:rsidR="0056561B" w:rsidRPr="003B1B27">
        <w:rPr>
          <w:highlight w:val="white"/>
        </w:rPr>
        <w:t>attributable to prisons</w:t>
      </w:r>
      <w:r w:rsidR="0056561B">
        <w:rPr>
          <w:highlight w:val="white"/>
        </w:rPr>
        <w:fldChar w:fldCharType="begin"/>
      </w:r>
      <w:r w:rsidR="006379F6">
        <w:rPr>
          <w:highlight w:val="white"/>
        </w:rPr>
        <w:instrText xml:space="preserve"> ADDIN EN.CITE &lt;EndNote&gt;&lt;Cite&gt;&lt;Author&gt;Baussano&lt;/Author&gt;&lt;Year&gt;2010&lt;/Year&gt;&lt;RecNum&gt;8653&lt;/RecNum&gt;&lt;DisplayText&gt;&lt;style face="superscript"&gt;41&lt;/style&gt;&lt;/DisplayText&gt;&lt;record&gt;&lt;rec-number&gt;8653&lt;/rec-number&gt;&lt;foreign-keys&gt;&lt;key app="EN" db-id="wzavzsdf4p9eddewresxf55d5w2dewwwtd9d" timestamp="1567776431"&gt;8653&lt;/key&gt;&lt;/foreign-keys&gt;&lt;ref-type name="Journal Article"&gt;17&lt;/ref-type&gt;&lt;contributors&gt;&lt;authors&gt;&lt;author&gt;Baussano, Iacopo&lt;/author&gt;&lt;author&gt;Williams, Brian G.&lt;/author&gt;&lt;author&gt;Nunn, Paul&lt;/author&gt;&lt;author&gt;Beggiato, Marta&lt;/author&gt;&lt;author&gt;Fedeli, Ugo&lt;/author&gt;&lt;author&gt;Scano, Fabio&lt;/author&gt;&lt;/authors&gt;&lt;/contributors&gt;&lt;titles&gt;&lt;title&gt;Tuberculosis Incidence in Prisons: A Systematic Review&lt;/title&gt;&lt;secondary-title&gt;PLOS Medicine&lt;/secondary-title&gt;&lt;/titles&gt;&lt;periodical&gt;&lt;full-title&gt;PLoS medicine&lt;/full-title&gt;&lt;/periodical&gt;&lt;pages&gt;e1000381&lt;/pages&gt;&lt;volume&gt;7&lt;/volume&gt;&lt;number&gt;12&lt;/number&gt;&lt;dates&gt;&lt;year&gt;2010&lt;/year&gt;&lt;/dates&gt;&lt;publisher&gt;Public Library of Science&lt;/publisher&gt;&lt;urls&gt;&lt;related-urls&gt;&lt;url&gt;https://doi.org/10.1371/journal.pmed.1000381&lt;/url&gt;&lt;url&gt;https://www.ncbi.nlm.nih.gov/pmc/articles/PMC3006353/pdf/pmed.1000381.pdf&lt;/url&gt;&lt;/related-urls&gt;&lt;/urls&gt;&lt;electronic-resource-num&gt;10.1371/journal.pmed.1000381&lt;/electronic-resource-num&gt;&lt;/record&gt;&lt;/Cite&gt;&lt;/EndNote&gt;</w:instrText>
      </w:r>
      <w:r w:rsidR="0056561B">
        <w:rPr>
          <w:highlight w:val="white"/>
        </w:rPr>
        <w:fldChar w:fldCharType="separate"/>
      </w:r>
      <w:r w:rsidR="006379F6" w:rsidRPr="006379F6">
        <w:rPr>
          <w:noProof/>
          <w:highlight w:val="white"/>
          <w:vertAlign w:val="superscript"/>
        </w:rPr>
        <w:t>41</w:t>
      </w:r>
      <w:r w:rsidR="0056561B">
        <w:rPr>
          <w:highlight w:val="white"/>
        </w:rPr>
        <w:fldChar w:fldCharType="end"/>
      </w:r>
      <w:r w:rsidR="0056561B">
        <w:rPr>
          <w:highlight w:val="white"/>
        </w:rPr>
        <w:t xml:space="preserve"> could increase the </w:t>
      </w:r>
      <w:r w:rsidR="00A22679">
        <w:t xml:space="preserve">M:F </w:t>
      </w:r>
      <w:r w:rsidR="0056561B">
        <w:rPr>
          <w:highlight w:val="white"/>
        </w:rPr>
        <w:t xml:space="preserve">risk ratio </w:t>
      </w:r>
      <w:r w:rsidR="007D24F7">
        <w:rPr>
          <w:highlight w:val="white"/>
        </w:rPr>
        <w:t>given that prisoners are more often male than female</w:t>
      </w:r>
      <w:r w:rsidR="0056561B">
        <w:rPr>
          <w:highlight w:val="white"/>
        </w:rPr>
        <w:t>.</w:t>
      </w:r>
      <w:r w:rsidR="0050291E">
        <w:rPr>
          <w:highlight w:val="white"/>
        </w:rPr>
        <w:fldChar w:fldCharType="begin"/>
      </w:r>
      <w:r w:rsidR="006379F6">
        <w:rPr>
          <w:highlight w:val="white"/>
        </w:rPr>
        <w:instrText xml:space="preserve"> ADDIN EN.CITE &lt;EndNote&gt;&lt;Cite&gt;&lt;Author&gt;Research&lt;/Author&gt;&lt;RecNum&gt;8655&lt;/RecNum&gt;&lt;DisplayText&gt;&lt;style face="superscript"&gt;42&lt;/style&gt;&lt;/DisplayText&gt;&lt;record&gt;&lt;rec-number&gt;8655&lt;/rec-number&gt;&lt;foreign-keys&gt;&lt;key app="EN" db-id="wzavzsdf4p9eddewresxf55d5w2dewwwtd9d" timestamp="1567777558"&gt;8655&lt;/key&gt;&lt;/foreign-keys&gt;&lt;ref-type name="Web Page"&gt;12&lt;/ref-type&gt;&lt;contributors&gt;&lt;authors&gt;&lt;author&gt;Institute for Criminal Policy Research,&lt;/author&gt;&lt;/authors&gt;&lt;/contributors&gt;&lt;titles&gt;&lt;title&gt;World Prison Brief&lt;/title&gt;&lt;/titles&gt;&lt;volume&gt;2019&lt;/volume&gt;&lt;number&gt;01 July&lt;/number&gt;&lt;dates&gt;&lt;/dates&gt;&lt;urls&gt;&lt;related-urls&gt;&lt;url&gt;https://www.prisonstudies.org/highest-to-lowest/female-prisoners?field_region_taxonomy_tid=All&lt;/url&gt;&lt;/related-urls&gt;&lt;/urls&gt;&lt;/record&gt;&lt;/Cite&gt;&lt;/EndNote&gt;</w:instrText>
      </w:r>
      <w:r w:rsidR="0050291E">
        <w:rPr>
          <w:highlight w:val="white"/>
        </w:rPr>
        <w:fldChar w:fldCharType="separate"/>
      </w:r>
      <w:r w:rsidR="006379F6" w:rsidRPr="006379F6">
        <w:rPr>
          <w:noProof/>
          <w:highlight w:val="white"/>
          <w:vertAlign w:val="superscript"/>
        </w:rPr>
        <w:t>42</w:t>
      </w:r>
      <w:r w:rsidR="0050291E">
        <w:rPr>
          <w:highlight w:val="white"/>
        </w:rPr>
        <w:fldChar w:fldCharType="end"/>
      </w:r>
    </w:p>
    <w:p w14:paraId="4DBBD2A9" w14:textId="77777777" w:rsidR="002B70AB" w:rsidRPr="003B1B27" w:rsidRDefault="002B70AB" w:rsidP="002B70AB">
      <w:pPr>
        <w:jc w:val="both"/>
        <w:rPr>
          <w:highlight w:val="white"/>
        </w:rPr>
      </w:pPr>
    </w:p>
    <w:p w14:paraId="04B4A57E" w14:textId="1E2DB6CF" w:rsidR="002B70AB" w:rsidRDefault="000F0ED8" w:rsidP="002B70AB">
      <w:pPr>
        <w:jc w:val="both"/>
        <w:rPr>
          <w:highlight w:val="white"/>
        </w:rPr>
      </w:pPr>
      <w:r w:rsidRPr="003B1B27">
        <w:t xml:space="preserve">Conversely, there was strong evidence that the risk of having TB that was </w:t>
      </w:r>
      <w:r w:rsidR="00344129">
        <w:t>M</w:t>
      </w:r>
      <w:r w:rsidRPr="003B1B27">
        <w:t>DR</w:t>
      </w:r>
      <w:r w:rsidR="00136D5E">
        <w:t>/RR</w:t>
      </w:r>
      <w:r w:rsidRPr="003B1B27">
        <w:t xml:space="preserve"> increased for women compared to men as GDP increased</w:t>
      </w:r>
      <w:r w:rsidR="006A423A">
        <w:t>. The risk was</w:t>
      </w:r>
      <w:r w:rsidRPr="003B1B27">
        <w:t xml:space="preserve"> </w:t>
      </w:r>
      <w:r w:rsidR="00BD4081">
        <w:t xml:space="preserve">also </w:t>
      </w:r>
      <w:r w:rsidRPr="003B1B27">
        <w:t xml:space="preserve">higher for women than men in countries where a high proportion of </w:t>
      </w:r>
      <w:r w:rsidR="007949A1">
        <w:t xml:space="preserve">the national </w:t>
      </w:r>
      <w:r w:rsidRPr="003B1B27">
        <w:t xml:space="preserve">TB burden </w:t>
      </w:r>
      <w:r w:rsidR="00233085">
        <w:t>occurred</w:t>
      </w:r>
      <w:r w:rsidRPr="003B1B27">
        <w:t xml:space="preserve"> in the foreign-born population</w:t>
      </w:r>
      <w:r w:rsidR="00BD4081">
        <w:rPr>
          <w:highlight w:val="white"/>
        </w:rPr>
        <w:t xml:space="preserve">, </w:t>
      </w:r>
      <w:bookmarkStart w:id="36" w:name="_Hlk38021381"/>
      <w:r w:rsidR="00BD4081">
        <w:rPr>
          <w:highlight w:val="white"/>
        </w:rPr>
        <w:t>where countries with a high GDP are likely to see a greater proportion of TB in foreign-born populations</w:t>
      </w:r>
      <w:bookmarkEnd w:id="36"/>
      <w:r w:rsidRPr="003B1B27">
        <w:rPr>
          <w:highlight w:val="white"/>
        </w:rPr>
        <w:t xml:space="preserve">. This </w:t>
      </w:r>
      <w:r w:rsidR="00654689">
        <w:rPr>
          <w:highlight w:val="white"/>
        </w:rPr>
        <w:t>could be</w:t>
      </w:r>
      <w:r w:rsidRPr="003B1B27">
        <w:rPr>
          <w:highlight w:val="white"/>
        </w:rPr>
        <w:t xml:space="preserve"> </w:t>
      </w:r>
      <w:r w:rsidR="00B25082">
        <w:rPr>
          <w:highlight w:val="white"/>
        </w:rPr>
        <w:t>due to the combined</w:t>
      </w:r>
      <w:r w:rsidR="00AA63CD">
        <w:rPr>
          <w:highlight w:val="white"/>
        </w:rPr>
        <w:t xml:space="preserve"> </w:t>
      </w:r>
      <w:r w:rsidRPr="003B1B27">
        <w:rPr>
          <w:highlight w:val="white"/>
        </w:rPr>
        <w:t xml:space="preserve">increased risk of </w:t>
      </w:r>
      <w:r w:rsidR="00344129">
        <w:rPr>
          <w:highlight w:val="white"/>
        </w:rPr>
        <w:t>M</w:t>
      </w:r>
      <w:r w:rsidRPr="003B1B27">
        <w:rPr>
          <w:highlight w:val="white"/>
        </w:rPr>
        <w:t>DR</w:t>
      </w:r>
      <w:r w:rsidR="00136D5E">
        <w:t>/RR</w:t>
      </w:r>
      <w:r w:rsidRPr="003B1B27">
        <w:rPr>
          <w:highlight w:val="white"/>
        </w:rPr>
        <w:t>-TB in foreign-born populations</w:t>
      </w:r>
      <w:r w:rsidR="00233085">
        <w:rPr>
          <w:highlight w:val="white"/>
        </w:rPr>
        <w:t xml:space="preserve"> </w:t>
      </w:r>
      <w:r w:rsidR="004C7F02">
        <w:rPr>
          <w:highlight w:val="white"/>
        </w:rPr>
        <w:t>and</w:t>
      </w:r>
      <w:r w:rsidR="006A423A">
        <w:rPr>
          <w:highlight w:val="white"/>
        </w:rPr>
        <w:t xml:space="preserve"> the fact that women accounted for more than</w:t>
      </w:r>
      <w:r w:rsidRPr="003B1B27">
        <w:rPr>
          <w:highlight w:val="white"/>
        </w:rPr>
        <w:t xml:space="preserve"> 50% of </w:t>
      </w:r>
      <w:r w:rsidR="00B25082">
        <w:rPr>
          <w:highlight w:val="white"/>
        </w:rPr>
        <w:t>documented</w:t>
      </w:r>
      <w:r w:rsidR="00B25082" w:rsidRPr="003B1B27">
        <w:rPr>
          <w:highlight w:val="white"/>
        </w:rPr>
        <w:t xml:space="preserve"> </w:t>
      </w:r>
      <w:r w:rsidRPr="003B1B27">
        <w:rPr>
          <w:highlight w:val="white"/>
        </w:rPr>
        <w:t xml:space="preserve">foreign-born individuals </w:t>
      </w:r>
      <w:r w:rsidR="006A423A">
        <w:rPr>
          <w:highlight w:val="white"/>
        </w:rPr>
        <w:t xml:space="preserve">originating </w:t>
      </w:r>
      <w:r w:rsidRPr="003B1B27">
        <w:rPr>
          <w:highlight w:val="white"/>
        </w:rPr>
        <w:t xml:space="preserve">from high </w:t>
      </w:r>
      <w:r w:rsidR="00806ADA">
        <w:rPr>
          <w:highlight w:val="white"/>
        </w:rPr>
        <w:t xml:space="preserve">TB </w:t>
      </w:r>
      <w:r w:rsidRPr="003B1B27">
        <w:rPr>
          <w:highlight w:val="white"/>
        </w:rPr>
        <w:t xml:space="preserve">burden countries. </w:t>
      </w:r>
      <w:r w:rsidR="008B6054">
        <w:rPr>
          <w:highlight w:val="white"/>
        </w:rPr>
        <w:t>M</w:t>
      </w:r>
      <w:r w:rsidRPr="003B1B27">
        <w:rPr>
          <w:highlight w:val="white"/>
        </w:rPr>
        <w:t>DR</w:t>
      </w:r>
      <w:r w:rsidR="00136D5E">
        <w:t>/RR</w:t>
      </w:r>
      <w:r w:rsidRPr="003B1B27">
        <w:rPr>
          <w:highlight w:val="white"/>
        </w:rPr>
        <w:t xml:space="preserve">-TB is also primarily a result of reactivation in these countries </w:t>
      </w:r>
      <w:r w:rsidR="00B25082">
        <w:rPr>
          <w:highlight w:val="white"/>
        </w:rPr>
        <w:t>and may be influenced by</w:t>
      </w:r>
      <w:r w:rsidRPr="003B1B27">
        <w:rPr>
          <w:highlight w:val="white"/>
        </w:rPr>
        <w:t xml:space="preserve"> poor living conditions and barriers </w:t>
      </w:r>
      <w:r w:rsidR="00B25082">
        <w:rPr>
          <w:highlight w:val="white"/>
        </w:rPr>
        <w:t xml:space="preserve">to </w:t>
      </w:r>
      <w:r w:rsidRPr="003B1B27">
        <w:rPr>
          <w:highlight w:val="white"/>
        </w:rPr>
        <w:t>accessing care</w:t>
      </w:r>
      <w:r w:rsidR="00B25082">
        <w:rPr>
          <w:highlight w:val="white"/>
        </w:rPr>
        <w:t>.</w:t>
      </w:r>
      <w:r w:rsidRPr="003B1B27">
        <w:rPr>
          <w:highlight w:val="white"/>
        </w:rPr>
        <w:t xml:space="preserve"> </w:t>
      </w:r>
      <w:r w:rsidR="003D52B9">
        <w:rPr>
          <w:highlight w:val="white"/>
        </w:rPr>
        <w:t>In contrast to low and middle-income countries, t</w:t>
      </w:r>
      <w:r w:rsidR="00B25082">
        <w:rPr>
          <w:highlight w:val="white"/>
        </w:rPr>
        <w:t>h</w:t>
      </w:r>
      <w:r w:rsidR="003D52B9">
        <w:rPr>
          <w:highlight w:val="white"/>
        </w:rPr>
        <w:t>is</w:t>
      </w:r>
      <w:r w:rsidR="00B25082">
        <w:rPr>
          <w:highlight w:val="white"/>
        </w:rPr>
        <w:t xml:space="preserve"> may affect</w:t>
      </w:r>
      <w:r w:rsidRPr="003B1B27">
        <w:rPr>
          <w:highlight w:val="white"/>
        </w:rPr>
        <w:t xml:space="preserve"> women more than men </w:t>
      </w:r>
      <w:r w:rsidR="003D52B9">
        <w:rPr>
          <w:highlight w:val="white"/>
        </w:rPr>
        <w:t>amongst migrants in these countries</w:t>
      </w:r>
      <w:r w:rsidR="003D52B9" w:rsidRPr="003B1B27">
        <w:rPr>
          <w:highlight w:val="white"/>
        </w:rPr>
        <w:t xml:space="preserve"> </w:t>
      </w:r>
      <w:r w:rsidRPr="003B1B27">
        <w:rPr>
          <w:highlight w:val="white"/>
        </w:rPr>
        <w:t>as they are less likely to be active in the workforce</w:t>
      </w:r>
      <w:r w:rsidR="00AA63CD">
        <w:rPr>
          <w:highlight w:val="white"/>
        </w:rPr>
        <w:t>.</w:t>
      </w:r>
      <w:r w:rsidR="0050291E">
        <w:rPr>
          <w:highlight w:val="white"/>
        </w:rPr>
        <w:fldChar w:fldCharType="begin"/>
      </w:r>
      <w:r w:rsidR="00AD782F">
        <w:rPr>
          <w:highlight w:val="white"/>
        </w:rPr>
        <w:instrText xml:space="preserve"> ADDIN EN.CITE &lt;EndNote&gt;&lt;Cite&gt;&lt;Author&gt;International Organization for Migration&lt;/Author&gt;&lt;RecNum&gt;8654&lt;/RecNum&gt;&lt;DisplayText&gt;&lt;style face="superscript"&gt;43&lt;/style&gt;&lt;/DisplayText&gt;&lt;record&gt;&lt;rec-number&gt;8654&lt;/rec-number&gt;&lt;foreign-keys&gt;&lt;key app="EN" db-id="wzavzsdf4p9eddewresxf55d5w2dewwwtd9d" timestamp="1567776911"&gt;8654&lt;/key&gt;&lt;/foreign-keys&gt;&lt;ref-type name="Web Page"&gt;12&lt;/ref-type&gt;&lt;contributors&gt;&lt;authors&gt;&lt;author&gt;International Organization for Migration,&lt;/author&gt;&lt;/authors&gt;&lt;/contributors&gt;&lt;titles&gt;&lt;title&gt;Migration Data Portal: the Bigger Picture&lt;/title&gt;&lt;/titles&gt;&lt;volume&gt;2019&lt;/volume&gt;&lt;number&gt;01 July&lt;/number&gt;&lt;dates&gt;&lt;/dates&gt;&lt;urls&gt;&lt;related-urls&gt;&lt;url&gt;https://migrationdataportal.org/themes/gender&lt;/url&gt;&lt;/related-urls&gt;&lt;/urls&gt;&lt;/record&gt;&lt;/Cite&gt;&lt;/EndNote&gt;</w:instrText>
      </w:r>
      <w:r w:rsidR="0050291E">
        <w:rPr>
          <w:highlight w:val="white"/>
        </w:rPr>
        <w:fldChar w:fldCharType="separate"/>
      </w:r>
      <w:r w:rsidR="00AD782F" w:rsidRPr="00AD782F">
        <w:rPr>
          <w:noProof/>
          <w:highlight w:val="white"/>
          <w:vertAlign w:val="superscript"/>
        </w:rPr>
        <w:t>43</w:t>
      </w:r>
      <w:r w:rsidR="0050291E">
        <w:rPr>
          <w:highlight w:val="white"/>
        </w:rPr>
        <w:fldChar w:fldCharType="end"/>
      </w:r>
      <w:r w:rsidRPr="003B1B27">
        <w:rPr>
          <w:highlight w:val="white"/>
        </w:rPr>
        <w:t xml:space="preserve"> However, </w:t>
      </w:r>
      <w:r w:rsidR="00B25082">
        <w:rPr>
          <w:highlight w:val="white"/>
        </w:rPr>
        <w:t>these</w:t>
      </w:r>
      <w:r w:rsidRPr="003B1B27">
        <w:rPr>
          <w:highlight w:val="white"/>
        </w:rPr>
        <w:t xml:space="preserve"> data </w:t>
      </w:r>
      <w:r w:rsidR="00B25082">
        <w:rPr>
          <w:highlight w:val="white"/>
        </w:rPr>
        <w:t>do</w:t>
      </w:r>
      <w:r w:rsidR="00470C08">
        <w:rPr>
          <w:highlight w:val="white"/>
        </w:rPr>
        <w:t xml:space="preserve"> </w:t>
      </w:r>
      <w:r w:rsidRPr="003B1B27">
        <w:rPr>
          <w:highlight w:val="white"/>
        </w:rPr>
        <w:t xml:space="preserve">not take into account </w:t>
      </w:r>
      <w:r w:rsidR="00B25082">
        <w:rPr>
          <w:highlight w:val="white"/>
        </w:rPr>
        <w:t xml:space="preserve">undocumented </w:t>
      </w:r>
      <w:r w:rsidRPr="003B1B27">
        <w:rPr>
          <w:highlight w:val="white"/>
        </w:rPr>
        <w:t>migrants</w:t>
      </w:r>
      <w:r w:rsidR="00AA63CD">
        <w:rPr>
          <w:highlight w:val="white"/>
        </w:rPr>
        <w:t xml:space="preserve">, which may </w:t>
      </w:r>
      <w:r w:rsidR="00B25082">
        <w:rPr>
          <w:highlight w:val="white"/>
        </w:rPr>
        <w:t xml:space="preserve">bias </w:t>
      </w:r>
      <w:r w:rsidR="00AA63CD">
        <w:rPr>
          <w:highlight w:val="white"/>
        </w:rPr>
        <w:t xml:space="preserve">the </w:t>
      </w:r>
      <w:r w:rsidR="00B25082">
        <w:rPr>
          <w:highlight w:val="white"/>
        </w:rPr>
        <w:t>findings</w:t>
      </w:r>
      <w:r w:rsidR="006C6B52">
        <w:rPr>
          <w:highlight w:val="white"/>
        </w:rPr>
        <w:t>.</w:t>
      </w:r>
    </w:p>
    <w:p w14:paraId="18F0F90B" w14:textId="77777777" w:rsidR="002B70AB" w:rsidRDefault="002B70AB" w:rsidP="002B70AB">
      <w:pPr>
        <w:jc w:val="both"/>
        <w:rPr>
          <w:highlight w:val="white"/>
        </w:rPr>
      </w:pPr>
    </w:p>
    <w:p w14:paraId="50ACB6CD" w14:textId="4F7A795F" w:rsidR="006C151A" w:rsidRDefault="00193C83" w:rsidP="002B70AB">
      <w:pPr>
        <w:jc w:val="both"/>
        <w:rPr>
          <w:highlight w:val="white"/>
        </w:rPr>
      </w:pPr>
      <w:r>
        <w:rPr>
          <w:highlight w:val="white"/>
        </w:rPr>
        <w:t>O</w:t>
      </w:r>
      <w:r w:rsidR="007949A1">
        <w:rPr>
          <w:highlight w:val="white"/>
        </w:rPr>
        <w:t xml:space="preserve">ur dataset did not allow a comparison of </w:t>
      </w:r>
      <w:r w:rsidR="000F0ED8" w:rsidRPr="003B1B27">
        <w:rPr>
          <w:highlight w:val="white"/>
        </w:rPr>
        <w:t>whether men or women were more likely to have DST</w:t>
      </w:r>
      <w:r w:rsidR="007949A1">
        <w:rPr>
          <w:highlight w:val="white"/>
        </w:rPr>
        <w:t xml:space="preserve"> performed</w:t>
      </w:r>
      <w:r w:rsidR="000F0ED8" w:rsidRPr="003B1B27">
        <w:rPr>
          <w:highlight w:val="white"/>
        </w:rPr>
        <w:t>.</w:t>
      </w:r>
      <w:r w:rsidR="00DD63D4">
        <w:rPr>
          <w:highlight w:val="white"/>
        </w:rPr>
        <w:t xml:space="preserve"> </w:t>
      </w:r>
      <w:bookmarkStart w:id="37" w:name="_Hlk37161729"/>
      <w:r w:rsidR="00DD63D4">
        <w:rPr>
          <w:highlight w:val="white"/>
        </w:rPr>
        <w:t>Th</w:t>
      </w:r>
      <w:r w:rsidR="00064421">
        <w:rPr>
          <w:highlight w:val="white"/>
        </w:rPr>
        <w:t>ese</w:t>
      </w:r>
      <w:r w:rsidR="00DD63D4">
        <w:rPr>
          <w:highlight w:val="white"/>
        </w:rPr>
        <w:t xml:space="preserve"> data </w:t>
      </w:r>
      <w:r w:rsidR="00064421">
        <w:rPr>
          <w:highlight w:val="white"/>
        </w:rPr>
        <w:t>are</w:t>
      </w:r>
      <w:r w:rsidR="00DD63D4">
        <w:rPr>
          <w:highlight w:val="white"/>
        </w:rPr>
        <w:t xml:space="preserve"> not routinely collected, and few studies report DST rate by sex (although see, for example,</w:t>
      </w:r>
      <w:r w:rsidR="0088679D">
        <w:rPr>
          <w:highlight w:val="white"/>
        </w:rPr>
        <w:t xml:space="preserve"> </w:t>
      </w:r>
      <w:r w:rsidR="00DD63D4">
        <w:rPr>
          <w:highlight w:val="white"/>
        </w:rPr>
        <w:fldChar w:fldCharType="begin">
          <w:fldData xml:space="preserve">PEVuZE5vdGU+PENpdGU+PEF1dGhvcj5CYXN0b3M8L0F1dGhvcj48WWVhcj4yMDE0PC9ZZWFyPjxS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</w:fldData>
        </w:fldChar>
      </w:r>
      <w:r w:rsidR="00AD782F">
        <w:rPr>
          <w:highlight w:val="white"/>
        </w:rPr>
        <w:instrText xml:space="preserve"> ADDIN EN.CITE </w:instrText>
      </w:r>
      <w:r w:rsidR="00AD782F">
        <w:rPr>
          <w:highlight w:val="white"/>
        </w:rPr>
        <w:fldChar w:fldCharType="begin">
          <w:fldData xml:space="preserve">PEVuZE5vdGU+PENpdGU+PEF1dGhvcj5CYXN0b3M8L0F1dGhvcj48WWVhcj4yMDE0PC9ZZWFyPjxS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</w:fldData>
        </w:fldChar>
      </w:r>
      <w:r w:rsidR="00AD782F">
        <w:rPr>
          <w:highlight w:val="white"/>
        </w:rPr>
        <w:instrText xml:space="preserve"> ADDIN EN.CITE.DATA </w:instrText>
      </w:r>
      <w:r w:rsidR="00AD782F">
        <w:rPr>
          <w:highlight w:val="white"/>
        </w:rPr>
      </w:r>
      <w:r w:rsidR="00AD782F">
        <w:rPr>
          <w:highlight w:val="white"/>
        </w:rPr>
        <w:fldChar w:fldCharType="end"/>
      </w:r>
      <w:r w:rsidR="00DD63D4">
        <w:rPr>
          <w:highlight w:val="white"/>
        </w:rPr>
      </w:r>
      <w:r w:rsidR="00DD63D4">
        <w:rPr>
          <w:highlight w:val="white"/>
        </w:rPr>
        <w:fldChar w:fldCharType="separate"/>
      </w:r>
      <w:r w:rsidR="00AD782F" w:rsidRPr="00AD782F">
        <w:rPr>
          <w:noProof/>
          <w:highlight w:val="white"/>
          <w:vertAlign w:val="superscript"/>
        </w:rPr>
        <w:t>44</w:t>
      </w:r>
      <w:r w:rsidR="00DD63D4">
        <w:rPr>
          <w:highlight w:val="white"/>
        </w:rPr>
        <w:fldChar w:fldCharType="end"/>
      </w:r>
      <w:bookmarkEnd w:id="37"/>
      <w:r w:rsidR="00DD63D4">
        <w:rPr>
          <w:highlight w:val="white"/>
        </w:rPr>
        <w:t>). However,</w:t>
      </w:r>
      <w:r w:rsidR="000F0ED8" w:rsidRPr="003B1B27">
        <w:rPr>
          <w:highlight w:val="white"/>
        </w:rPr>
        <w:t xml:space="preserve"> </w:t>
      </w:r>
      <w:r w:rsidR="00CA776C" w:rsidRPr="003B1B27">
        <w:t xml:space="preserve">In countries where the </w:t>
      </w:r>
      <w:r w:rsidR="007949A1">
        <w:t xml:space="preserve">coverage of TB patients with </w:t>
      </w:r>
      <w:r w:rsidR="00CA776C" w:rsidRPr="003B1B27">
        <w:t>DST was lower</w:t>
      </w:r>
      <w:r w:rsidR="00095DEE">
        <w:t xml:space="preserve"> (</w:t>
      </w:r>
      <w:r>
        <w:t xml:space="preserve">which are </w:t>
      </w:r>
      <w:r w:rsidR="00095DEE">
        <w:t xml:space="preserve">more likely </w:t>
      </w:r>
      <w:r>
        <w:t xml:space="preserve">to be </w:t>
      </w:r>
      <w:r w:rsidR="00095DEE">
        <w:t>those with data</w:t>
      </w:r>
      <w:r>
        <w:t xml:space="preserve"> from only periodic surveys</w:t>
      </w:r>
      <w:r w:rsidR="00095DEE">
        <w:t>)</w:t>
      </w:r>
      <w:r w:rsidR="00CA776C" w:rsidRPr="003B1B27">
        <w:t xml:space="preserve"> </w:t>
      </w:r>
      <w:r w:rsidR="000F0ED8" w:rsidRPr="003B1B27">
        <w:rPr>
          <w:highlight w:val="white"/>
        </w:rPr>
        <w:t xml:space="preserve">the </w:t>
      </w:r>
      <w:r w:rsidR="00CA7E7C">
        <w:rPr>
          <w:highlight w:val="white"/>
        </w:rPr>
        <w:t xml:space="preserve">higher </w:t>
      </w:r>
      <w:r w:rsidR="000F0ED8" w:rsidRPr="003B1B27">
        <w:rPr>
          <w:highlight w:val="white"/>
        </w:rPr>
        <w:t xml:space="preserve">likelihood </w:t>
      </w:r>
      <w:r w:rsidR="00CA7E7C">
        <w:rPr>
          <w:highlight w:val="white"/>
        </w:rPr>
        <w:t>for</w:t>
      </w:r>
      <w:r w:rsidR="00CA7E7C" w:rsidRPr="003B1B27">
        <w:rPr>
          <w:highlight w:val="white"/>
        </w:rPr>
        <w:t xml:space="preserve"> </w:t>
      </w:r>
      <w:r w:rsidR="000F0ED8" w:rsidRPr="003B1B27">
        <w:rPr>
          <w:highlight w:val="white"/>
        </w:rPr>
        <w:t xml:space="preserve">women </w:t>
      </w:r>
      <w:r w:rsidR="00CA7E7C">
        <w:rPr>
          <w:highlight w:val="white"/>
        </w:rPr>
        <w:t xml:space="preserve">compared to men </w:t>
      </w:r>
      <w:r w:rsidR="000F0ED8" w:rsidRPr="003B1B27">
        <w:rPr>
          <w:highlight w:val="white"/>
        </w:rPr>
        <w:t>to be clinically diagnosed rather than bacteriologically confirmed</w:t>
      </w:r>
      <w:r w:rsidR="005934E7">
        <w:rPr>
          <w:highlight w:val="white"/>
        </w:rPr>
        <w:t xml:space="preserve"> </w:t>
      </w:r>
      <w:r w:rsidR="000F0ED8" w:rsidRPr="003B1B27">
        <w:rPr>
          <w:highlight w:val="white"/>
        </w:rPr>
        <w:t xml:space="preserve">could affect the </w:t>
      </w:r>
      <w:r w:rsidR="00A22679">
        <w:t xml:space="preserve">M:F </w:t>
      </w:r>
      <w:r w:rsidR="000F0ED8" w:rsidRPr="003B1B27">
        <w:rPr>
          <w:highlight w:val="white"/>
        </w:rPr>
        <w:t>risk ratio</w:t>
      </w:r>
      <w:r w:rsidR="00452349">
        <w:rPr>
          <w:highlight w:val="white"/>
        </w:rPr>
        <w:t>s</w:t>
      </w:r>
      <w:r w:rsidR="000F0ED8" w:rsidRPr="003B1B27">
        <w:rPr>
          <w:highlight w:val="white"/>
        </w:rPr>
        <w:t xml:space="preserve"> we observed.</w:t>
      </w:r>
      <w:r w:rsidR="00CA776C">
        <w:rPr>
          <w:highlight w:val="white"/>
        </w:rPr>
        <w:t xml:space="preserve"> </w:t>
      </w:r>
      <w:r>
        <w:rPr>
          <w:highlight w:val="white"/>
        </w:rPr>
        <w:t xml:space="preserve">This, in turn, could be influenced by factors relating to access to appropriate diagnostics services. </w:t>
      </w:r>
      <w:bookmarkStart w:id="38" w:name="_Hlk37161746"/>
      <w:r w:rsidR="00874021">
        <w:t xml:space="preserve">With an increasing number </w:t>
      </w:r>
      <w:r w:rsidR="0088679D">
        <w:t xml:space="preserve">of </w:t>
      </w:r>
      <w:r w:rsidR="00874021">
        <w:t xml:space="preserve">countries recommending </w:t>
      </w:r>
      <w:proofErr w:type="spellStart"/>
      <w:r w:rsidR="00874021">
        <w:t>Xpert</w:t>
      </w:r>
      <w:proofErr w:type="spellEnd"/>
      <w:r w:rsidR="00874021">
        <w:t xml:space="preserve"> </w:t>
      </w:r>
      <w:r w:rsidR="0088679D">
        <w:t xml:space="preserve">MTB/RIF </w:t>
      </w:r>
      <w:r w:rsidR="00874021">
        <w:t>for all TB cases,</w:t>
      </w:r>
      <w:r w:rsidR="00A47EB5">
        <w:fldChar w:fldCharType="begin"/>
      </w:r>
      <w:r w:rsidR="00AD782F">
        <w:instrText xml:space="preserve"> ADDIN EN.CITE &lt;EndNote&gt;&lt;Cite&gt;&lt;Author&gt;World Health Organization&lt;/Author&gt;&lt;Year&gt;2013&lt;/Year&gt;&lt;RecNum&gt;8750&lt;/RecNum&gt;&lt;DisplayText&gt;&lt;style face="superscript"&gt;45&lt;/style&gt;&lt;/DisplayText&gt;&lt;record&gt;&lt;rec-number&gt;8750&lt;/rec-number&gt;&lt;foreign-keys&gt;&lt;key app="EN" db-id="wzavzsdf4p9eddewresxf55d5w2dewwwtd9d" timestamp="1586261083"&gt;8750&lt;/key&gt;&lt;/foreign-keys&gt;&lt;ref-type name="Report"&gt;27&lt;/ref-type&gt;&lt;contributors&gt;&lt;authors&gt;&lt;author&gt;World Health Organization,&lt;/author&gt;&lt;/authors&gt;&lt;/contributors&gt;&lt;titles&gt;&lt;title&gt;Automated real-time nucleic acid amplification technology for rapid and simultaneous detection of tuberculosis and rifampicin resistance: Xpert MTB/RIF assay for the diagnosis of pulmonary and extrapulmonary TB in adults and children: policy update&lt;/title&gt;&lt;/titles&gt;&lt;dates&gt;&lt;year&gt;2013&lt;/year&gt;&lt;/dates&gt;&lt;pub-location&gt;Geneva&lt;/pub-location&gt;&lt;publisher&gt;World Health Organization&lt;/publisher&gt;&lt;urls&gt;&lt;/urls&gt;&lt;/record&gt;&lt;/Cite&gt;&lt;/EndNote&gt;</w:instrText>
      </w:r>
      <w:r w:rsidR="00A47EB5">
        <w:fldChar w:fldCharType="separate"/>
      </w:r>
      <w:r w:rsidR="00AD782F" w:rsidRPr="00AD782F">
        <w:rPr>
          <w:noProof/>
          <w:vertAlign w:val="superscript"/>
        </w:rPr>
        <w:t>45</w:t>
      </w:r>
      <w:r w:rsidR="00A47EB5">
        <w:fldChar w:fldCharType="end"/>
      </w:r>
      <w:r w:rsidR="00874021">
        <w:t xml:space="preserve"> any </w:t>
      </w:r>
      <w:r w:rsidR="00B90B8C">
        <w:t>previous</w:t>
      </w:r>
      <w:r w:rsidR="00874021">
        <w:t xml:space="preserve"> difference in access to DST according to sex (if such a difference exists) should be </w:t>
      </w:r>
      <w:r w:rsidR="00B90B8C">
        <w:t>overcome. However,</w:t>
      </w:r>
      <w:r w:rsidR="00874021">
        <w:t xml:space="preserve"> practical implementation of these policies is of course challenging and </w:t>
      </w:r>
      <w:bookmarkEnd w:id="38"/>
      <w:r w:rsidR="00B90B8C">
        <w:t>achieving 100% coverage of DST will take some time</w:t>
      </w:r>
      <w:r w:rsidR="00874021">
        <w:t>.</w:t>
      </w:r>
    </w:p>
    <w:p w14:paraId="1669550A" w14:textId="77777777" w:rsidR="006C151A" w:rsidRDefault="006C151A" w:rsidP="002B70AB">
      <w:pPr>
        <w:jc w:val="both"/>
        <w:rPr>
          <w:highlight w:val="white"/>
        </w:rPr>
      </w:pPr>
    </w:p>
    <w:p w14:paraId="29E0CB97" w14:textId="460F7476" w:rsidR="006C3081" w:rsidRDefault="00193C83" w:rsidP="002B70AB">
      <w:pPr>
        <w:jc w:val="both"/>
        <w:rPr>
          <w:highlight w:val="white"/>
        </w:rPr>
      </w:pPr>
      <w:r>
        <w:rPr>
          <w:highlight w:val="white"/>
        </w:rPr>
        <w:t>The dataset also did not distinguish</w:t>
      </w:r>
      <w:r w:rsidR="000F0ED8" w:rsidRPr="003B1B27">
        <w:rPr>
          <w:highlight w:val="white"/>
        </w:rPr>
        <w:t xml:space="preserve"> new and previously treated cases by sex, which </w:t>
      </w:r>
      <w:r>
        <w:rPr>
          <w:highlight w:val="white"/>
        </w:rPr>
        <w:t xml:space="preserve">may have allowed the </w:t>
      </w:r>
      <w:r w:rsidR="000F0ED8" w:rsidRPr="003B1B27">
        <w:rPr>
          <w:highlight w:val="white"/>
        </w:rPr>
        <w:t>identif</w:t>
      </w:r>
      <w:r>
        <w:rPr>
          <w:highlight w:val="white"/>
        </w:rPr>
        <w:t>ication of</w:t>
      </w:r>
      <w:r w:rsidR="000F0ED8" w:rsidRPr="003B1B27">
        <w:rPr>
          <w:highlight w:val="white"/>
        </w:rPr>
        <w:t xml:space="preserve"> factors that increase</w:t>
      </w:r>
      <w:r w:rsidR="007114E1">
        <w:rPr>
          <w:highlight w:val="white"/>
        </w:rPr>
        <w:t>d</w:t>
      </w:r>
      <w:r w:rsidR="000F0ED8" w:rsidRPr="003B1B27">
        <w:rPr>
          <w:highlight w:val="white"/>
        </w:rPr>
        <w:t xml:space="preserve"> risk for either sex for </w:t>
      </w:r>
      <w:r>
        <w:rPr>
          <w:highlight w:val="white"/>
        </w:rPr>
        <w:t xml:space="preserve">acquiring </w:t>
      </w:r>
      <w:r w:rsidR="008B6054">
        <w:rPr>
          <w:highlight w:val="white"/>
        </w:rPr>
        <w:t>M</w:t>
      </w:r>
      <w:r>
        <w:rPr>
          <w:highlight w:val="white"/>
        </w:rPr>
        <w:t>DR</w:t>
      </w:r>
      <w:r w:rsidR="00136D5E">
        <w:t>/RR</w:t>
      </w:r>
      <w:r>
        <w:rPr>
          <w:highlight w:val="white"/>
        </w:rPr>
        <w:t>-TB through direct transmission or during treatment of a drug-susceptible strain</w:t>
      </w:r>
      <w:r w:rsidR="006C3081">
        <w:rPr>
          <w:highlight w:val="white"/>
        </w:rPr>
        <w:t xml:space="preserve">. </w:t>
      </w:r>
      <w:bookmarkStart w:id="39" w:name="_Hlk37161770"/>
      <w:r w:rsidR="009B7401">
        <w:rPr>
          <w:highlight w:val="white"/>
        </w:rPr>
        <w:t>However, w</w:t>
      </w:r>
      <w:r w:rsidR="006C3081">
        <w:rPr>
          <w:highlight w:val="white"/>
        </w:rPr>
        <w:t>e note that sex is not known to modify the association between previous treatment and MDR-TB</w:t>
      </w:r>
      <w:r w:rsidR="006C3081">
        <w:rPr>
          <w:highlight w:val="white"/>
        </w:rPr>
        <w:fldChar w:fldCharType="begin"/>
      </w:r>
      <w:r w:rsidR="006C3081">
        <w:rPr>
          <w:highlight w:val="white"/>
        </w:rPr>
        <w:instrText xml:space="preserve"> ADDIN EN.CITE &lt;EndNote&gt;&lt;Cite&gt;&lt;Author&gt;Faustini&lt;/Author&gt;&lt;Year&gt;2006&lt;/Year&gt;&lt;RecNum&gt;8587&lt;/RecNum&gt;&lt;DisplayText&gt;&lt;style face="superscript"&gt;21&lt;/style&gt;&lt;/DisplayText&gt;&lt;record&gt;&lt;rec-number&gt;8587&lt;/rec-number&gt;&lt;foreign-keys&gt;&lt;key app="EN" db-id="wzavzsdf4p9eddewresxf55d5w2dewwwtd9d" timestamp="1554465669"&gt;8587&lt;/key&gt;&lt;/foreign-keys&gt;&lt;ref-type name="Journal Article"&gt;17&lt;/ref-type&gt;&lt;contributors&gt;&lt;authors&gt;&lt;author&gt;Faustini, A.&lt;/author&gt;&lt;author&gt;Hall, A. J.&lt;/author&gt;&lt;author&gt;Perucci, C. A.&lt;/author&gt;&lt;/authors&gt;&lt;/contributors&gt;&lt;auth-address&gt;Department of Epidemiology, RME, 00198 Rome, Italy. faustini@asplazio.it&lt;/auth-address&gt;&lt;titles&gt;&lt;title&gt;Risk factors for multidrug resistant tuberculosis in Europe: a systematic review&lt;/title&gt;&lt;secondary-title&gt;Thorax&lt;/secondary-title&gt;&lt;/titles&gt;&lt;periodical&gt;&lt;full-title&gt;Thorax&lt;/full-title&gt;&lt;abbr-1&gt;Thorax&lt;/abbr-1&gt;&lt;/periodical&gt;&lt;pages&gt;158-63&lt;/pages&gt;&lt;volume&gt;61&lt;/volume&gt;&lt;number&gt;2&lt;/number&gt;&lt;keywords&gt;&lt;keyword&gt;Adult&lt;/keyword&gt;&lt;keyword&gt;Aged&lt;/keyword&gt;&lt;keyword&gt;Emigration and Immigration&lt;/keyword&gt;&lt;keyword&gt;Europe/epidemiology&lt;/keyword&gt;&lt;keyword&gt;Female&lt;/keyword&gt;&lt;keyword&gt;Homeless Persons&lt;/keyword&gt;&lt;keyword&gt;Humans&lt;/keyword&gt;&lt;keyword&gt;Male&lt;/keyword&gt;&lt;keyword&gt;Middle Aged&lt;/keyword&gt;&lt;keyword&gt;Odds Ratio&lt;/keyword&gt;&lt;keyword&gt;Risk Assessment&lt;/keyword&gt;&lt;keyword&gt;Risk Factors&lt;/keyword&gt;&lt;keyword&gt;Tuberculosis, Multidrug-Resistant/*epidemiology&lt;/keyword&gt;&lt;/keywords&gt;&lt;dates&gt;&lt;year&gt;2006&lt;/year&gt;&lt;pub-dates&gt;&lt;date&gt;Feb&lt;/date&gt;&lt;/pub-dates&gt;&lt;/dates&gt;&lt;isbn&gt;0040-6376 (Print)&amp;#xD;0040-6376 (Linking)&lt;/isbn&gt;&lt;accession-num&gt;16254056&lt;/accession-num&gt;&lt;urls&gt;&lt;related-urls&gt;&lt;url&gt;https://www.ncbi.nlm.nih.gov/pubmed/16254056&lt;/url&gt;&lt;url&gt;https://thorax.bmj.com/content/thoraxjnl/61/2/158.full.pdf&lt;/url&gt;&lt;/related-urls&gt;&lt;/urls&gt;&lt;custom2&gt;PMC2104570&lt;/custom2&gt;&lt;electronic-resource-num&gt;10.1136/thx.2005.045963&lt;/electronic-resource-num&gt;&lt;/record&gt;&lt;/Cite&gt;&lt;/EndNote&gt;</w:instrText>
      </w:r>
      <w:r w:rsidR="006C3081">
        <w:rPr>
          <w:highlight w:val="white"/>
        </w:rPr>
        <w:fldChar w:fldCharType="separate"/>
      </w:r>
      <w:r w:rsidR="006C3081" w:rsidRPr="006C3081">
        <w:rPr>
          <w:noProof/>
          <w:highlight w:val="white"/>
          <w:vertAlign w:val="superscript"/>
        </w:rPr>
        <w:t>21</w:t>
      </w:r>
      <w:r w:rsidR="006C3081">
        <w:rPr>
          <w:highlight w:val="white"/>
        </w:rPr>
        <w:fldChar w:fldCharType="end"/>
      </w:r>
      <w:bookmarkEnd w:id="39"/>
      <w:r w:rsidR="009B7401">
        <w:rPr>
          <w:highlight w:val="white"/>
        </w:rPr>
        <w:t>.</w:t>
      </w:r>
      <w:bookmarkStart w:id="40" w:name="_Hlk38007816"/>
      <w:r w:rsidR="006379F6">
        <w:rPr>
          <w:highlight w:val="white"/>
        </w:rPr>
        <w:t xml:space="preserve">Due to a lack of sex-disaggregated data, we were </w:t>
      </w:r>
      <w:r w:rsidR="002A0D85">
        <w:rPr>
          <w:highlight w:val="white"/>
        </w:rPr>
        <w:t xml:space="preserve">also </w:t>
      </w:r>
      <w:r w:rsidR="006379F6">
        <w:rPr>
          <w:highlight w:val="white"/>
        </w:rPr>
        <w:t xml:space="preserve">not able to assess sex disparities in </w:t>
      </w:r>
      <w:r w:rsidR="006379F6">
        <w:t>risk of extensively drug-resistant TB, where there has been some suggestion that women might be at an increased risk.</w:t>
      </w:r>
      <w:r w:rsidR="006379F6">
        <w:fldChar w:fldCharType="begin">
          <w:fldData xml:space="preserve">PEVuZE5vdGU+PENpdGU+PEF1dGhvcj5EYWx0b248L0F1dGhvcj48WWVhcj4yMDEyPC9ZZWFyPjxS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L3BlcmlvZGljYWw+PHBhZ2VzPjQy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</w:fldData>
        </w:fldChar>
      </w:r>
      <w:r w:rsidR="00AD782F">
        <w:instrText xml:space="preserve"> ADDIN EN.CITE </w:instrText>
      </w:r>
      <w:r w:rsidR="00AD782F">
        <w:fldChar w:fldCharType="begin">
          <w:fldData xml:space="preserve">PEVuZE5vdGU+PENpdGU+PEF1dGhvcj5EYWx0b248L0F1dGhvcj48WWVhcj4yMDEyPC9ZZWFyPjxS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L3BlcmlvZGljYWw+PHBhZ2VzPjQy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</w:fldData>
        </w:fldChar>
      </w:r>
      <w:r w:rsidR="00AD782F">
        <w:instrText xml:space="preserve"> ADDIN EN.CITE.DATA </w:instrText>
      </w:r>
      <w:r w:rsidR="00AD782F">
        <w:fldChar w:fldCharType="end"/>
      </w:r>
      <w:r w:rsidR="006379F6">
        <w:fldChar w:fldCharType="separate"/>
      </w:r>
      <w:r w:rsidR="00AD782F" w:rsidRPr="00AD782F">
        <w:rPr>
          <w:noProof/>
          <w:vertAlign w:val="superscript"/>
        </w:rPr>
        <w:t>46-50</w:t>
      </w:r>
      <w:r w:rsidR="006379F6">
        <w:fldChar w:fldCharType="end"/>
      </w:r>
      <w:bookmarkEnd w:id="40"/>
    </w:p>
    <w:p w14:paraId="0388C140" w14:textId="77777777" w:rsidR="006C3081" w:rsidRDefault="006C3081" w:rsidP="002B70AB">
      <w:pPr>
        <w:jc w:val="both"/>
        <w:rPr>
          <w:highlight w:val="white"/>
        </w:rPr>
      </w:pPr>
    </w:p>
    <w:p w14:paraId="37AA98C6" w14:textId="4161991A" w:rsidR="00EC0224" w:rsidRDefault="006D4705" w:rsidP="002B70AB">
      <w:pPr>
        <w:jc w:val="both"/>
      </w:pPr>
      <w:r>
        <w:rPr>
          <w:highlight w:val="white"/>
        </w:rPr>
        <w:t>Finally</w:t>
      </w:r>
      <w:r w:rsidR="000F0ED8" w:rsidRPr="003B1B27">
        <w:rPr>
          <w:highlight w:val="white"/>
        </w:rPr>
        <w:t>,</w:t>
      </w:r>
      <w:r w:rsidR="000F0ED8" w:rsidRPr="003B1B27">
        <w:t xml:space="preserve"> </w:t>
      </w:r>
      <w:r w:rsidR="0005148D">
        <w:t xml:space="preserve">sex-disaggregated </w:t>
      </w:r>
      <w:r w:rsidR="00BF1F19">
        <w:t>d</w:t>
      </w:r>
      <w:r w:rsidR="00BF1F19" w:rsidRPr="003B1B27">
        <w:t xml:space="preserve">ata were not available for </w:t>
      </w:r>
      <w:r w:rsidR="00BF1F19">
        <w:t>11</w:t>
      </w:r>
      <w:r w:rsidR="00BF1F19" w:rsidRPr="003B1B27">
        <w:t xml:space="preserve"> </w:t>
      </w:r>
      <w:r w:rsidR="00BF1F19">
        <w:t xml:space="preserve">of the 30 high </w:t>
      </w:r>
      <w:r w:rsidR="00344129">
        <w:t>M</w:t>
      </w:r>
      <w:r w:rsidR="00806ADA" w:rsidRPr="003B1B27">
        <w:t>DR</w:t>
      </w:r>
      <w:r w:rsidR="00136D5E">
        <w:t>/RR</w:t>
      </w:r>
      <w:r w:rsidR="00806ADA" w:rsidRPr="003B1B27">
        <w:t xml:space="preserve">-TB </w:t>
      </w:r>
      <w:r w:rsidR="00BF1F19" w:rsidRPr="003B1B27">
        <w:t xml:space="preserve">burden countries, including Angola, DPR Korea, DR Congo, </w:t>
      </w:r>
      <w:r w:rsidR="00BF1F19">
        <w:t xml:space="preserve">Ethiopia, </w:t>
      </w:r>
      <w:r w:rsidR="00BF1F19" w:rsidRPr="003B1B27">
        <w:t>India, Indonesia, Kyrgyzstan, Papua New Guinea, Russian Federation</w:t>
      </w:r>
      <w:r w:rsidR="00BF1F19">
        <w:t>, South Africa</w:t>
      </w:r>
      <w:r w:rsidR="00BF1F19" w:rsidRPr="003B1B27">
        <w:t xml:space="preserve"> and Zimbabwe</w:t>
      </w:r>
      <w:r w:rsidR="002765BC">
        <w:t>.</w:t>
      </w:r>
      <w:r w:rsidR="007114E1">
        <w:t xml:space="preserve"> It is </w:t>
      </w:r>
      <w:r w:rsidR="007F53B3">
        <w:t xml:space="preserve">vital that </w:t>
      </w:r>
      <w:r w:rsidR="00193C83">
        <w:t>laboratory networks and case recording and reporting systems</w:t>
      </w:r>
      <w:r w:rsidR="007F53B3">
        <w:t xml:space="preserve"> in these and other high</w:t>
      </w:r>
      <w:r w:rsidR="00806ADA">
        <w:t xml:space="preserve"> </w:t>
      </w:r>
      <w:r w:rsidR="00344129">
        <w:t>M</w:t>
      </w:r>
      <w:r w:rsidR="00806ADA">
        <w:t>DR</w:t>
      </w:r>
      <w:r w:rsidR="00136D5E">
        <w:t>/RR</w:t>
      </w:r>
      <w:r w:rsidR="00806ADA">
        <w:t xml:space="preserve">-TB </w:t>
      </w:r>
      <w:r w:rsidR="007F53B3">
        <w:t xml:space="preserve">burden countries be </w:t>
      </w:r>
      <w:r w:rsidR="00193C83">
        <w:t>strengthened</w:t>
      </w:r>
      <w:r w:rsidR="007F53B3">
        <w:t xml:space="preserve">. </w:t>
      </w:r>
    </w:p>
    <w:p w14:paraId="51D265B9" w14:textId="77777777" w:rsidR="002B70AB" w:rsidRPr="003B1B27" w:rsidRDefault="002B70AB" w:rsidP="002B70AB">
      <w:pPr>
        <w:jc w:val="both"/>
        <w:rPr>
          <w:highlight w:val="white"/>
        </w:rPr>
      </w:pPr>
    </w:p>
    <w:p w14:paraId="26B3B2FB" w14:textId="77777777" w:rsidR="00EC0224" w:rsidRPr="003B1B27" w:rsidRDefault="000F0ED8">
      <w:pPr>
        <w:jc w:val="both"/>
        <w:rPr>
          <w:i/>
        </w:rPr>
      </w:pPr>
      <w:r w:rsidRPr="003B1B27">
        <w:rPr>
          <w:i/>
        </w:rPr>
        <w:t>Conclusions</w:t>
      </w:r>
    </w:p>
    <w:p w14:paraId="0C51D494" w14:textId="25501949" w:rsidR="003F7C2E" w:rsidRDefault="003F7C2E" w:rsidP="003F7C2E">
      <w:pPr>
        <w:jc w:val="both"/>
      </w:pPr>
      <w:r>
        <w:t>At a global level,</w:t>
      </w:r>
      <w:r w:rsidRPr="003B1B27">
        <w:t xml:space="preserve"> the risk of </w:t>
      </w:r>
      <w:r>
        <w:t>M</w:t>
      </w:r>
      <w:r w:rsidRPr="003B1B27">
        <w:t>DR</w:t>
      </w:r>
      <w:r w:rsidR="00136D5E">
        <w:t>/RR</w:t>
      </w:r>
      <w:r>
        <w:t>-TB</w:t>
      </w:r>
      <w:r w:rsidRPr="003B1B27">
        <w:t xml:space="preserve"> among </w:t>
      </w:r>
      <w:r>
        <w:t>TB patients</w:t>
      </w:r>
      <w:r w:rsidRPr="003B1B27">
        <w:t xml:space="preserve"> </w:t>
      </w:r>
      <w:proofErr w:type="gramStart"/>
      <w:r w:rsidRPr="003B1B27">
        <w:t>is</w:t>
      </w:r>
      <w:proofErr w:type="gramEnd"/>
      <w:r w:rsidRPr="003B1B27">
        <w:t xml:space="preserve"> the same for men as for women</w:t>
      </w:r>
      <w:r>
        <w:t>, unless directly linked to a particular risk group, despite men having a known higher risk of TB. However, m</w:t>
      </w:r>
      <w:r w:rsidRPr="00F75F74">
        <w:t>en in high</w:t>
      </w:r>
      <w:r>
        <w:t>er</w:t>
      </w:r>
      <w:r w:rsidRPr="00F75F74">
        <w:t xml:space="preserve"> MDR</w:t>
      </w:r>
      <w:r w:rsidR="00136D5E">
        <w:t>/RR</w:t>
      </w:r>
      <w:r w:rsidRPr="00F75F74">
        <w:t xml:space="preserve">-TB burden countries, particularly the Former Soviet Union, face </w:t>
      </w:r>
      <w:r w:rsidRPr="00F75F74">
        <w:lastRenderedPageBreak/>
        <w:t xml:space="preserve">not just an increased risk of TB disease, but also a further increased risk that their infection is </w:t>
      </w:r>
      <w:r w:rsidR="008B6054">
        <w:t>multi</w:t>
      </w:r>
      <w:r w:rsidRPr="00F75F74">
        <w:t>drug-</w:t>
      </w:r>
      <w:r w:rsidR="00136D5E">
        <w:t xml:space="preserve"> or rifampicin-</w:t>
      </w:r>
      <w:r w:rsidRPr="00F75F74">
        <w:t xml:space="preserve">resistant. </w:t>
      </w:r>
      <w:r w:rsidR="00AB499A">
        <w:t>This highlights the need for a gender-differentiated approach to TB case-finding and care.</w:t>
      </w:r>
      <w:r w:rsidR="00F6747A">
        <w:t xml:space="preserve"> Access to rapid, universal DST at the time of TB diagnosis is required to inform an appropriate treatment regimen, improve the outcomes of treatment, reduce costs faced by patients and those associated with health systems, and prevent onward transmission for both men and women.</w:t>
      </w:r>
    </w:p>
    <w:p w14:paraId="4E63BB40" w14:textId="77777777" w:rsidR="00EC0224" w:rsidRPr="003B1B27" w:rsidRDefault="00EC0224">
      <w:pPr>
        <w:jc w:val="both"/>
        <w:rPr>
          <w:b/>
        </w:rPr>
      </w:pPr>
    </w:p>
    <w:p w14:paraId="63135A65" w14:textId="77777777" w:rsidR="00EC0224" w:rsidRPr="003B1B27" w:rsidRDefault="000F0ED8">
      <w:pPr>
        <w:jc w:val="both"/>
        <w:rPr>
          <w:b/>
        </w:rPr>
      </w:pPr>
      <w:r w:rsidRPr="003B1B27">
        <w:rPr>
          <w:b/>
        </w:rPr>
        <w:t>CONTRIBUTORS</w:t>
      </w:r>
    </w:p>
    <w:p w14:paraId="787FADDA" w14:textId="3C4117F3" w:rsidR="00EC0224" w:rsidRPr="003B1B27" w:rsidRDefault="000F0ED8">
      <w:pPr>
        <w:jc w:val="both"/>
        <w:rPr>
          <w:b/>
        </w:rPr>
      </w:pPr>
      <w:r w:rsidRPr="003B1B27">
        <w:t xml:space="preserve">CFM and KCH conceived and designed the study. CFM </w:t>
      </w:r>
      <w:r w:rsidR="007F04E0">
        <w:t>performed</w:t>
      </w:r>
      <w:r w:rsidRPr="003B1B27">
        <w:t xml:space="preserve"> all the data analysis and wrote a first draft of the article. CFM, KCH, ASD, GMK, and RGW designed the methodology and critiqued the results. All authors contributed to editing the final draft.</w:t>
      </w:r>
    </w:p>
    <w:p w14:paraId="553D8A3E" w14:textId="77777777" w:rsidR="00EC0224" w:rsidRPr="003B1B27" w:rsidRDefault="00EC0224">
      <w:pPr>
        <w:jc w:val="both"/>
        <w:rPr>
          <w:b/>
        </w:rPr>
      </w:pPr>
    </w:p>
    <w:p w14:paraId="34ED44B7" w14:textId="77777777" w:rsidR="00EC0224" w:rsidRPr="003B1B27" w:rsidRDefault="000F0ED8">
      <w:pPr>
        <w:jc w:val="both"/>
        <w:rPr>
          <w:b/>
        </w:rPr>
      </w:pPr>
      <w:r w:rsidRPr="003B1B27">
        <w:rPr>
          <w:b/>
        </w:rPr>
        <w:t>DECLARATION OF INTERESTS</w:t>
      </w:r>
    </w:p>
    <w:p w14:paraId="0D71F24E" w14:textId="77777777" w:rsidR="00EC0224" w:rsidRPr="003B1B27" w:rsidRDefault="000F0ED8">
      <w:pPr>
        <w:jc w:val="both"/>
      </w:pPr>
      <w:r w:rsidRPr="003B1B27">
        <w:t>We declare no competing interests.</w:t>
      </w:r>
    </w:p>
    <w:p w14:paraId="67695B4C" w14:textId="77777777" w:rsidR="00EC0224" w:rsidRPr="003B1B27" w:rsidRDefault="00EC0224">
      <w:pPr>
        <w:jc w:val="both"/>
        <w:rPr>
          <w:b/>
        </w:rPr>
      </w:pPr>
    </w:p>
    <w:p w14:paraId="4FE05EF4" w14:textId="77777777" w:rsidR="00EC0224" w:rsidRPr="003B1B27" w:rsidRDefault="000F0ED8">
      <w:pPr>
        <w:jc w:val="both"/>
        <w:rPr>
          <w:b/>
        </w:rPr>
      </w:pPr>
      <w:r w:rsidRPr="003B1B27">
        <w:rPr>
          <w:b/>
        </w:rPr>
        <w:t>ACKNOWLEDGEMENTS</w:t>
      </w:r>
    </w:p>
    <w:p w14:paraId="6DA7A981" w14:textId="5539EA8F" w:rsidR="00EC0224" w:rsidRPr="003B1B27" w:rsidRDefault="000920B4">
      <w:pPr>
        <w:jc w:val="both"/>
      </w:pPr>
      <w:r>
        <w:t xml:space="preserve">We thank Daniel </w:t>
      </w:r>
      <w:proofErr w:type="spellStart"/>
      <w:r>
        <w:t>Grint</w:t>
      </w:r>
      <w:proofErr w:type="spellEnd"/>
      <w:r>
        <w:t xml:space="preserve"> (LSHTM) for valuable advice on data analysis. </w:t>
      </w:r>
      <w:r w:rsidR="000F0ED8" w:rsidRPr="003B1B27">
        <w:t xml:space="preserve">CFM was funded by the Bill and Melinda Gates Foundation (TB MAC OPP1135288). GMK was supported by a fellowship from the UK MRC (MR/P014658/1). RGW </w:t>
      </w:r>
      <w:r w:rsidR="000870E5">
        <w:t>wa</w:t>
      </w:r>
      <w:r w:rsidR="000F0ED8" w:rsidRPr="003B1B27">
        <w:t xml:space="preserve">s funded by the UK Medical Research Council (MRC) and the UK Department for International Development (DFID) under the MRC/DFID Concordat agreement that is also part of the EDCTP2 </w:t>
      </w:r>
      <w:proofErr w:type="spellStart"/>
      <w:r w:rsidR="000F0ED8" w:rsidRPr="003B1B27">
        <w:t>programme</w:t>
      </w:r>
      <w:proofErr w:type="spellEnd"/>
      <w:r w:rsidR="000F0ED8" w:rsidRPr="003B1B27">
        <w:t xml:space="preserve"> supported by the European Union (MR/P002404/1), the Bill and Melinda Gates Foundation (TB Modelling and Analysis Consortium: OPP1084276/OPP1135288, CORTIS: OPP1137034/OPP1151915, Vaccines: OPP1160830), UNITAID (4214-LSHTM-Sept15; PO 8477-0-600), and ESRC (ES/P008011/1).</w:t>
      </w:r>
    </w:p>
    <w:p w14:paraId="541EA529" w14:textId="77777777" w:rsidR="00EC0224" w:rsidRPr="003B1B27" w:rsidRDefault="00EC0224">
      <w:pPr>
        <w:rPr>
          <w:b/>
        </w:rPr>
      </w:pPr>
    </w:p>
    <w:p w14:paraId="36B2F3EE" w14:textId="77777777" w:rsidR="00EC0224" w:rsidRPr="003B1B27" w:rsidRDefault="000F0ED8">
      <w:pPr>
        <w:rPr>
          <w:b/>
        </w:rPr>
      </w:pPr>
      <w:r w:rsidRPr="003B1B27">
        <w:rPr>
          <w:b/>
        </w:rPr>
        <w:t>REFERENCES</w:t>
      </w:r>
    </w:p>
    <w:p w14:paraId="417D670D" w14:textId="77777777" w:rsidR="00AD782F" w:rsidRPr="00AD782F" w:rsidRDefault="00D10698" w:rsidP="00AD782F">
      <w:pPr>
        <w:pStyle w:val="EndNoteBibliography"/>
      </w:pPr>
      <w:r>
        <w:fldChar w:fldCharType="begin"/>
      </w:r>
      <w:r>
        <w:instrText xml:space="preserve"> ADDIN EN.REFLIST </w:instrText>
      </w:r>
      <w:r>
        <w:fldChar w:fldCharType="separate"/>
      </w:r>
      <w:r w:rsidR="00AD782F" w:rsidRPr="00AD782F">
        <w:t>1.</w:t>
      </w:r>
      <w:r w:rsidR="00AD782F" w:rsidRPr="00AD782F">
        <w:tab/>
        <w:t>World Health Organization. Global Tuberculosis Report 2019. Geneva, Switzerland, 2019.</w:t>
      </w:r>
    </w:p>
    <w:p w14:paraId="213DD553" w14:textId="77777777" w:rsidR="00AD782F" w:rsidRPr="00AD782F" w:rsidRDefault="00AD782F" w:rsidP="00AD782F">
      <w:pPr>
        <w:pStyle w:val="EndNoteBibliography"/>
      </w:pPr>
      <w:r w:rsidRPr="00AD782F">
        <w:t>2.</w:t>
      </w:r>
      <w:r w:rsidRPr="00AD782F">
        <w:tab/>
        <w:t>Interagency Coordination Group on Antimicrobial Resistance. No Time to Wait: Securing the Future from Drug-Resistant Infections. Report to the Secretary-General of the United Nations. Geneva, Switzerland, 2019.</w:t>
      </w:r>
    </w:p>
    <w:p w14:paraId="02D1958C" w14:textId="77777777" w:rsidR="00AD782F" w:rsidRPr="00AD782F" w:rsidRDefault="00AD782F" w:rsidP="00AD782F">
      <w:pPr>
        <w:pStyle w:val="EndNoteBibliography"/>
      </w:pPr>
      <w:r w:rsidRPr="00AD782F">
        <w:t>3.</w:t>
      </w:r>
      <w:r w:rsidRPr="00AD782F">
        <w:tab/>
        <w:t xml:space="preserve">Horton KC, MacPherson P, Houben RM, White RG, Corbett EL. Sex Differences in Tuberculosis Burden and Notifications in Low- and Middle-Income Countries: A Systematic Review and Meta-analysis. </w:t>
      </w:r>
      <w:r w:rsidRPr="00AD782F">
        <w:rPr>
          <w:i/>
        </w:rPr>
        <w:t>PLoS medicine</w:t>
      </w:r>
      <w:r w:rsidRPr="00AD782F">
        <w:t xml:space="preserve"> 2016; </w:t>
      </w:r>
      <w:r w:rsidRPr="00AD782F">
        <w:rPr>
          <w:b/>
        </w:rPr>
        <w:t>13</w:t>
      </w:r>
      <w:r w:rsidRPr="00AD782F">
        <w:t>(9): e1002119.</w:t>
      </w:r>
    </w:p>
    <w:p w14:paraId="112959E5" w14:textId="77777777" w:rsidR="00AD782F" w:rsidRPr="00AD782F" w:rsidRDefault="00AD782F" w:rsidP="00AD782F">
      <w:pPr>
        <w:pStyle w:val="EndNoteBibliography"/>
      </w:pPr>
      <w:r w:rsidRPr="00AD782F">
        <w:t>4.</w:t>
      </w:r>
      <w:r w:rsidRPr="00AD782F">
        <w:tab/>
        <w:t>Van den Hof S, Najlis CA, Bloss E, Straetemans M. A systematic review on the role of gender in tuberculosis control. The Hague, Netherlands: KNCV Tuberculosis Foundation., 2010.</w:t>
      </w:r>
    </w:p>
    <w:p w14:paraId="4A473A0D" w14:textId="77777777" w:rsidR="00AD782F" w:rsidRPr="00AD782F" w:rsidRDefault="00AD782F" w:rsidP="00AD782F">
      <w:pPr>
        <w:pStyle w:val="EndNoteBibliography"/>
      </w:pPr>
      <w:r w:rsidRPr="00AD782F">
        <w:t>5.</w:t>
      </w:r>
      <w:r w:rsidRPr="00AD782F">
        <w:tab/>
        <w:t xml:space="preserve">Pradipta IS, Forsman LD, Bruchfeld J, Hak E, Alffenaar JW. Risk factors of multidrug-resistant tuberculosis: A global systematic review and meta-analysis. </w:t>
      </w:r>
      <w:r w:rsidRPr="00AD782F">
        <w:rPr>
          <w:i/>
        </w:rPr>
        <w:t>The Journal of infection</w:t>
      </w:r>
      <w:r w:rsidRPr="00AD782F">
        <w:t xml:space="preserve"> 2018; </w:t>
      </w:r>
      <w:r w:rsidRPr="00AD782F">
        <w:rPr>
          <w:b/>
        </w:rPr>
        <w:t>77</w:t>
      </w:r>
      <w:r w:rsidRPr="00AD782F">
        <w:t>(6): 469-78.</w:t>
      </w:r>
    </w:p>
    <w:p w14:paraId="6326116D" w14:textId="77777777" w:rsidR="00AD782F" w:rsidRPr="00AD782F" w:rsidRDefault="00AD782F" w:rsidP="00AD782F">
      <w:pPr>
        <w:pStyle w:val="EndNoteBibliography"/>
      </w:pPr>
      <w:r w:rsidRPr="00AD782F">
        <w:t>6.</w:t>
      </w:r>
      <w:r w:rsidRPr="00AD782F">
        <w:tab/>
        <w:t xml:space="preserve">Wang M-G, Huang W-W, Wang Y, et al. Association between tobacco smoking and drug-resistant tuberculosis. </w:t>
      </w:r>
      <w:r w:rsidRPr="00AD782F">
        <w:rPr>
          <w:i/>
        </w:rPr>
        <w:t>Infection and drug resistance</w:t>
      </w:r>
      <w:r w:rsidRPr="00AD782F">
        <w:t xml:space="preserve"> 2018; </w:t>
      </w:r>
      <w:r w:rsidRPr="00AD782F">
        <w:rPr>
          <w:b/>
        </w:rPr>
        <w:t>11</w:t>
      </w:r>
      <w:r w:rsidRPr="00AD782F">
        <w:t>: 873-87.</w:t>
      </w:r>
    </w:p>
    <w:p w14:paraId="6D1EFAFA" w14:textId="77777777" w:rsidR="00AD782F" w:rsidRPr="00AD782F" w:rsidRDefault="00AD782F" w:rsidP="00AD782F">
      <w:pPr>
        <w:pStyle w:val="EndNoteBibliography"/>
      </w:pPr>
      <w:r w:rsidRPr="00AD782F">
        <w:t>7.</w:t>
      </w:r>
      <w:r w:rsidRPr="00AD782F">
        <w:tab/>
        <w:t>The Economist Intelligence Unit. It’s Time to End Drug-Resistant Tuberculosis: the Case for Action, 2019.</w:t>
      </w:r>
    </w:p>
    <w:p w14:paraId="3B44BE7A" w14:textId="77777777" w:rsidR="00AD782F" w:rsidRPr="00AD782F" w:rsidRDefault="00AD782F" w:rsidP="00AD782F">
      <w:pPr>
        <w:pStyle w:val="EndNoteBibliography"/>
      </w:pPr>
      <w:r w:rsidRPr="00AD782F">
        <w:t>8.</w:t>
      </w:r>
      <w:r w:rsidRPr="00AD782F">
        <w:tab/>
        <w:t>United Nations General Assembly. Political Declaration of the High-Level Meeting of the United Nations General Assembly on the Fight against Tuberculosis. New York, USA: United Nations General Assembly; 2018.</w:t>
      </w:r>
    </w:p>
    <w:p w14:paraId="73459B31" w14:textId="77777777" w:rsidR="00AD782F" w:rsidRPr="00AD782F" w:rsidRDefault="00AD782F" w:rsidP="00AD782F">
      <w:pPr>
        <w:pStyle w:val="EndNoteBibliography"/>
      </w:pPr>
      <w:r w:rsidRPr="00AD782F">
        <w:lastRenderedPageBreak/>
        <w:t>9.</w:t>
      </w:r>
      <w:r w:rsidRPr="00AD782F">
        <w:tab/>
        <w:t>United Nations General Assembly. Political Declaration of the High-Level Meeting of the General Assembly on Antimicrobial Resistance. New York, USA: United Nations General Assembly; 2016.</w:t>
      </w:r>
    </w:p>
    <w:p w14:paraId="478CCA3D" w14:textId="77777777" w:rsidR="00AD782F" w:rsidRPr="00AD782F" w:rsidRDefault="00AD782F" w:rsidP="00AD782F">
      <w:pPr>
        <w:pStyle w:val="EndNoteBibliography"/>
      </w:pPr>
      <w:r w:rsidRPr="00AD782F">
        <w:t>10.</w:t>
      </w:r>
      <w:r w:rsidRPr="00AD782F">
        <w:tab/>
        <w:t xml:space="preserve">Theron G, Peter J, Dowdy D, Langley I, Squire SB, Dheda K. Do high rates of empirical treatment undermine the potential effect of new diagnostic tests for tuberculosis in high-burden settings? </w:t>
      </w:r>
      <w:r w:rsidRPr="00AD782F">
        <w:rPr>
          <w:i/>
        </w:rPr>
        <w:t>The Lancet Infectious Diseases</w:t>
      </w:r>
      <w:r w:rsidRPr="00AD782F">
        <w:t xml:space="preserve"> 2014; </w:t>
      </w:r>
      <w:r w:rsidRPr="00AD782F">
        <w:rPr>
          <w:b/>
        </w:rPr>
        <w:t>14</w:t>
      </w:r>
      <w:r w:rsidRPr="00AD782F">
        <w:t>(6): 527-32.</w:t>
      </w:r>
    </w:p>
    <w:p w14:paraId="096808C7" w14:textId="77777777" w:rsidR="00AD782F" w:rsidRPr="00AD782F" w:rsidRDefault="00AD782F" w:rsidP="00AD782F">
      <w:pPr>
        <w:pStyle w:val="EndNoteBibliography"/>
      </w:pPr>
      <w:r w:rsidRPr="00AD782F">
        <w:t>11.</w:t>
      </w:r>
      <w:r w:rsidRPr="00AD782F">
        <w:tab/>
        <w:t xml:space="preserve">Pareek M, Greenaway C, Noori T, Munoz J, Zenner D. The impact of migration on tuberculosis epidemiology and control in high-income countries: a review. </w:t>
      </w:r>
      <w:r w:rsidRPr="00AD782F">
        <w:rPr>
          <w:i/>
        </w:rPr>
        <w:t>Bmc Med</w:t>
      </w:r>
      <w:r w:rsidRPr="00AD782F">
        <w:t xml:space="preserve"> 2016; </w:t>
      </w:r>
      <w:r w:rsidRPr="00AD782F">
        <w:rPr>
          <w:b/>
        </w:rPr>
        <w:t>14</w:t>
      </w:r>
      <w:r w:rsidRPr="00AD782F">
        <w:t>: 48.</w:t>
      </w:r>
    </w:p>
    <w:p w14:paraId="56805067" w14:textId="77777777" w:rsidR="00AD782F" w:rsidRPr="00AD782F" w:rsidRDefault="00AD782F" w:rsidP="00AD782F">
      <w:pPr>
        <w:pStyle w:val="EndNoteBibliography"/>
      </w:pPr>
      <w:r w:rsidRPr="00AD782F">
        <w:t>12.</w:t>
      </w:r>
      <w:r w:rsidRPr="00AD782F">
        <w:tab/>
        <w:t xml:space="preserve">Higgins JPT, Thompson SG, Deeks JJ, Altman DG. Measuring inconsistency in meta-analyses. </w:t>
      </w:r>
      <w:r w:rsidRPr="00AD782F">
        <w:rPr>
          <w:i/>
        </w:rPr>
        <w:t>BMJ</w:t>
      </w:r>
      <w:r w:rsidRPr="00AD782F">
        <w:t xml:space="preserve"> 2003; </w:t>
      </w:r>
      <w:r w:rsidRPr="00AD782F">
        <w:rPr>
          <w:b/>
        </w:rPr>
        <w:t>327</w:t>
      </w:r>
      <w:r w:rsidRPr="00AD782F">
        <w:t>(7414): 557.</w:t>
      </w:r>
    </w:p>
    <w:p w14:paraId="7CB18E44" w14:textId="3AE2D25B" w:rsidR="00AD782F" w:rsidRPr="00AD782F" w:rsidRDefault="00AD782F" w:rsidP="00AD782F">
      <w:pPr>
        <w:pStyle w:val="EndNoteBibliography"/>
      </w:pPr>
      <w:r w:rsidRPr="00AD782F">
        <w:t>13.</w:t>
      </w:r>
      <w:r w:rsidRPr="00AD782F">
        <w:tab/>
        <w:t xml:space="preserve">World Health Organization. World Health Organization Global TB Database. </w:t>
      </w:r>
      <w:hyperlink r:id="rId11" w:history="1">
        <w:r w:rsidRPr="00AD782F">
          <w:rPr>
            <w:rStyle w:val="Hyperlink"/>
          </w:rPr>
          <w:t>https://www.who.int/tb/country/data/download/en/</w:t>
        </w:r>
      </w:hyperlink>
      <w:r w:rsidRPr="00AD782F">
        <w:t xml:space="preserve"> (accessed 12 March 2019).</w:t>
      </w:r>
    </w:p>
    <w:p w14:paraId="131B0D1F" w14:textId="2578470B" w:rsidR="00AD782F" w:rsidRPr="00AD782F" w:rsidRDefault="00AD782F" w:rsidP="00AD782F">
      <w:pPr>
        <w:pStyle w:val="EndNoteBibliography"/>
      </w:pPr>
      <w:r w:rsidRPr="00AD782F">
        <w:t>14.</w:t>
      </w:r>
      <w:r w:rsidRPr="00AD782F">
        <w:tab/>
        <w:t xml:space="preserve">World Bank Group. GDP per capita, PPP (current international $). </w:t>
      </w:r>
      <w:hyperlink r:id="rId12" w:history="1">
        <w:r w:rsidRPr="00AD782F">
          <w:rPr>
            <w:rStyle w:val="Hyperlink"/>
          </w:rPr>
          <w:t>https://data.worldbank.org/indicator/NY.GDP.PCAP.PP.CD</w:t>
        </w:r>
      </w:hyperlink>
      <w:r w:rsidRPr="00AD782F">
        <w:t xml:space="preserve"> (accessed 01 August 2019).</w:t>
      </w:r>
    </w:p>
    <w:p w14:paraId="4BF9CB57" w14:textId="77777777" w:rsidR="00AD782F" w:rsidRPr="00AD782F" w:rsidRDefault="00AD782F" w:rsidP="00AD782F">
      <w:pPr>
        <w:pStyle w:val="EndNoteBibliography"/>
      </w:pPr>
      <w:r w:rsidRPr="00AD782F">
        <w:t>15.</w:t>
      </w:r>
      <w:r w:rsidRPr="00AD782F">
        <w:tab/>
        <w:t xml:space="preserve">van der Werf MJ, Hollo V, Kodmon C. Multidrug-resistant tuberculosis and migration to Europe. </w:t>
      </w:r>
      <w:r w:rsidRPr="00AD782F">
        <w:rPr>
          <w:i/>
        </w:rPr>
        <w:t>Clin Microbiol Infec</w:t>
      </w:r>
      <w:r w:rsidRPr="00AD782F">
        <w:t xml:space="preserve"> 2017; </w:t>
      </w:r>
      <w:r w:rsidRPr="00AD782F">
        <w:rPr>
          <w:b/>
        </w:rPr>
        <w:t>23</w:t>
      </w:r>
      <w:r w:rsidRPr="00AD782F">
        <w:t>(8).</w:t>
      </w:r>
    </w:p>
    <w:p w14:paraId="555E7CBF" w14:textId="77777777" w:rsidR="00AD782F" w:rsidRPr="00AD782F" w:rsidRDefault="00AD782F" w:rsidP="00AD782F">
      <w:pPr>
        <w:pStyle w:val="EndNoteBibliography"/>
      </w:pPr>
      <w:r w:rsidRPr="00AD782F">
        <w:t>16.</w:t>
      </w:r>
      <w:r w:rsidRPr="00AD782F">
        <w:tab/>
        <w:t>United Nations DoEaSA. Trends in International Migrant Stock: Migrants by Destination and Origin. United Nations database, POP/DB/MIG/Stock/Rev.2015, 2015.</w:t>
      </w:r>
    </w:p>
    <w:p w14:paraId="0A1B3276" w14:textId="77777777" w:rsidR="00AD782F" w:rsidRPr="00AD782F" w:rsidRDefault="00AD782F" w:rsidP="00AD782F">
      <w:pPr>
        <w:pStyle w:val="EndNoteBibliography"/>
      </w:pPr>
      <w:r w:rsidRPr="00AD782F">
        <w:t>17.</w:t>
      </w:r>
      <w:r w:rsidRPr="00AD782F">
        <w:tab/>
        <w:t xml:space="preserve">Schwarzer G. meta: an R package for meta-analysis. </w:t>
      </w:r>
      <w:r w:rsidRPr="00AD782F">
        <w:rPr>
          <w:i/>
        </w:rPr>
        <w:t>R News</w:t>
      </w:r>
      <w:r w:rsidRPr="00AD782F">
        <w:t xml:space="preserve"> 2007; </w:t>
      </w:r>
      <w:r w:rsidRPr="00AD782F">
        <w:rPr>
          <w:b/>
        </w:rPr>
        <w:t>7</w:t>
      </w:r>
      <w:r w:rsidRPr="00AD782F">
        <w:t>: 40-5.</w:t>
      </w:r>
    </w:p>
    <w:p w14:paraId="474A70C8" w14:textId="77777777" w:rsidR="00AD782F" w:rsidRPr="00AD782F" w:rsidRDefault="00AD782F" w:rsidP="00AD782F">
      <w:pPr>
        <w:pStyle w:val="EndNoteBibliography"/>
      </w:pPr>
      <w:r w:rsidRPr="00AD782F">
        <w:t>18.</w:t>
      </w:r>
      <w:r w:rsidRPr="00AD782F">
        <w:tab/>
        <w:t>R Core Team. R: A Language and Environment for Statistical Computing. Vienna, Austria: R Foundation for Statistical Computing; 2017.</w:t>
      </w:r>
    </w:p>
    <w:p w14:paraId="52555B4F" w14:textId="77777777" w:rsidR="00AD782F" w:rsidRPr="00AD782F" w:rsidRDefault="00AD782F" w:rsidP="00AD782F">
      <w:pPr>
        <w:pStyle w:val="EndNoteBibliography"/>
      </w:pPr>
      <w:r w:rsidRPr="00AD782F">
        <w:t>19.</w:t>
      </w:r>
      <w:r w:rsidRPr="00AD782F">
        <w:tab/>
        <w:t>Wickham H. ggplot2: Elegant Graphics for Data Analysis: Springer-Verlag New York; 2009.</w:t>
      </w:r>
    </w:p>
    <w:p w14:paraId="4A1425FB" w14:textId="77777777" w:rsidR="00AD782F" w:rsidRPr="00AD782F" w:rsidRDefault="00AD782F" w:rsidP="00AD782F">
      <w:pPr>
        <w:pStyle w:val="EndNoteBibliography"/>
      </w:pPr>
      <w:r w:rsidRPr="00AD782F">
        <w:t>20.</w:t>
      </w:r>
      <w:r w:rsidRPr="00AD782F">
        <w:tab/>
        <w:t>World Health Organization. Multidrug and extensively drugresistant TB (M/XDR-TB): 2010 global report on surveillance and response. Geneva, Switzerland: WHO, 2010.</w:t>
      </w:r>
    </w:p>
    <w:p w14:paraId="74ABE549" w14:textId="77777777" w:rsidR="00AD782F" w:rsidRPr="00AD782F" w:rsidRDefault="00AD782F" w:rsidP="00AD782F">
      <w:pPr>
        <w:pStyle w:val="EndNoteBibliography"/>
      </w:pPr>
      <w:r w:rsidRPr="00AD782F">
        <w:t>21.</w:t>
      </w:r>
      <w:r w:rsidRPr="00AD782F">
        <w:tab/>
        <w:t xml:space="preserve">Faustini A, Hall AJ, Perucci CA. Risk factors for multidrug resistant tuberculosis in Europe: a systematic review. </w:t>
      </w:r>
      <w:r w:rsidRPr="00AD782F">
        <w:rPr>
          <w:i/>
        </w:rPr>
        <w:t>Thorax</w:t>
      </w:r>
      <w:r w:rsidRPr="00AD782F">
        <w:t xml:space="preserve"> 2006; </w:t>
      </w:r>
      <w:r w:rsidRPr="00AD782F">
        <w:rPr>
          <w:b/>
        </w:rPr>
        <w:t>61</w:t>
      </w:r>
      <w:r w:rsidRPr="00AD782F">
        <w:t>(2): 158-63.</w:t>
      </w:r>
    </w:p>
    <w:p w14:paraId="554B3001" w14:textId="77777777" w:rsidR="00AD782F" w:rsidRPr="00AD782F" w:rsidRDefault="00AD782F" w:rsidP="00AD782F">
      <w:pPr>
        <w:pStyle w:val="EndNoteBibliography"/>
      </w:pPr>
      <w:r w:rsidRPr="00AD782F">
        <w:t>22.</w:t>
      </w:r>
      <w:r w:rsidRPr="00AD782F">
        <w:tab/>
        <w:t xml:space="preserve">Aznar ML, Rando-Segura A, Moreno MM, et al. Prevalence and risk factors of multidrug-resistant tuberculosis in Cubal, Angola: a prospective cohort study. </w:t>
      </w:r>
      <w:r w:rsidRPr="00AD782F">
        <w:rPr>
          <w:i/>
        </w:rPr>
        <w:t>The International Journal of Tuberculosis and Lung Disease</w:t>
      </w:r>
      <w:r w:rsidRPr="00AD782F">
        <w:t xml:space="preserve"> 2019; </w:t>
      </w:r>
      <w:r w:rsidRPr="00AD782F">
        <w:rPr>
          <w:b/>
        </w:rPr>
        <w:t>23</w:t>
      </w:r>
      <w:r w:rsidRPr="00AD782F">
        <w:t>(1): 67-72.</w:t>
      </w:r>
    </w:p>
    <w:p w14:paraId="3CFC3961" w14:textId="77777777" w:rsidR="00AD782F" w:rsidRPr="00AD782F" w:rsidRDefault="00AD782F" w:rsidP="00AD782F">
      <w:pPr>
        <w:pStyle w:val="EndNoteBibliography"/>
      </w:pPr>
      <w:r w:rsidRPr="00AD782F">
        <w:t>23.</w:t>
      </w:r>
      <w:r w:rsidRPr="00AD782F">
        <w:tab/>
        <w:t xml:space="preserve">Bantubani N, Kabera G, Connolly C, et al. High Rates of Potentially Infectious Tuberculosis and Multidrug-Resistant Tuberculosis (MDR-TB) among Hospital Inpatients in KwaZulu Natal, South Africa Indicate Risk of Nosocomial Transmission. </w:t>
      </w:r>
      <w:r w:rsidRPr="00AD782F">
        <w:rPr>
          <w:i/>
        </w:rPr>
        <w:t>PLOS ONE</w:t>
      </w:r>
      <w:r w:rsidRPr="00AD782F">
        <w:t xml:space="preserve"> 2014; </w:t>
      </w:r>
      <w:r w:rsidRPr="00AD782F">
        <w:rPr>
          <w:b/>
        </w:rPr>
        <w:t>9</w:t>
      </w:r>
      <w:r w:rsidRPr="00AD782F">
        <w:t>(3): e90868.</w:t>
      </w:r>
    </w:p>
    <w:p w14:paraId="23B00A7E" w14:textId="77777777" w:rsidR="00AD782F" w:rsidRPr="00AD782F" w:rsidRDefault="00AD782F" w:rsidP="00AD782F">
      <w:pPr>
        <w:pStyle w:val="EndNoteBibliography"/>
      </w:pPr>
      <w:r w:rsidRPr="00AD782F">
        <w:t>24.</w:t>
      </w:r>
      <w:r w:rsidRPr="00AD782F">
        <w:tab/>
        <w:t xml:space="preserve">Banu S, Rahman MT, Ahmed S, et al. Multidrug-resistant tuberculosis in Bangladesh: results from a sentinel surveillance system. </w:t>
      </w:r>
      <w:r w:rsidRPr="00AD782F">
        <w:rPr>
          <w:i/>
        </w:rPr>
        <w:t>Int J Tuberc Lung Dis</w:t>
      </w:r>
      <w:r w:rsidRPr="00AD782F">
        <w:t xml:space="preserve"> 2017; </w:t>
      </w:r>
      <w:r w:rsidRPr="00AD782F">
        <w:rPr>
          <w:b/>
        </w:rPr>
        <w:t>21</w:t>
      </w:r>
      <w:r w:rsidRPr="00AD782F">
        <w:t>(1): 12-7.</w:t>
      </w:r>
    </w:p>
    <w:p w14:paraId="30DFEA99" w14:textId="77777777" w:rsidR="00AD782F" w:rsidRPr="00AD782F" w:rsidRDefault="00AD782F" w:rsidP="00AD782F">
      <w:pPr>
        <w:pStyle w:val="EndNoteBibliography"/>
      </w:pPr>
      <w:r w:rsidRPr="00AD782F">
        <w:t>25.</w:t>
      </w:r>
      <w:r w:rsidRPr="00AD782F">
        <w:tab/>
        <w:t xml:space="preserve">Mor Z, Goldblatt D, Kaidar-Shwartz H, Cedar N, Rorman E, Chemtob D. Drug-resistant tuberculosis in Israel: risk factors and treatment outcomes. </w:t>
      </w:r>
      <w:r w:rsidRPr="00AD782F">
        <w:rPr>
          <w:i/>
        </w:rPr>
        <w:t>The International Journal of Tuberculosis and Lung Disease</w:t>
      </w:r>
      <w:r w:rsidRPr="00AD782F">
        <w:t xml:space="preserve"> 2014; </w:t>
      </w:r>
      <w:r w:rsidRPr="00AD782F">
        <w:rPr>
          <w:b/>
        </w:rPr>
        <w:t>18</w:t>
      </w:r>
      <w:r w:rsidRPr="00AD782F">
        <w:t>(10): 1195-201.</w:t>
      </w:r>
    </w:p>
    <w:p w14:paraId="3BBE37F8" w14:textId="77777777" w:rsidR="00AD782F" w:rsidRPr="00AD782F" w:rsidRDefault="00AD782F" w:rsidP="00AD782F">
      <w:pPr>
        <w:pStyle w:val="EndNoteBibliography"/>
      </w:pPr>
      <w:r w:rsidRPr="00AD782F">
        <w:t>26.</w:t>
      </w:r>
      <w:r w:rsidRPr="00AD782F">
        <w:tab/>
        <w:t xml:space="preserve">Ahmad A, Akhtar S, Hasan R, Khan J, Hussain S, Rizvi N. Risk factors for multidrug-resistant tuberculosis in urban Pakistan: A multicenter case-control study. </w:t>
      </w:r>
      <w:r w:rsidRPr="00AD782F">
        <w:rPr>
          <w:i/>
        </w:rPr>
        <w:t>International journal of mycobacteriology</w:t>
      </w:r>
      <w:r w:rsidRPr="00AD782F">
        <w:t xml:space="preserve"> 2012; </w:t>
      </w:r>
      <w:r w:rsidRPr="00AD782F">
        <w:rPr>
          <w:b/>
        </w:rPr>
        <w:t>1</w:t>
      </w:r>
      <w:r w:rsidRPr="00AD782F">
        <w:t>(3): 137-42.</w:t>
      </w:r>
    </w:p>
    <w:p w14:paraId="2A81FAF8" w14:textId="77777777" w:rsidR="00AD782F" w:rsidRPr="00AD782F" w:rsidRDefault="00AD782F" w:rsidP="00AD782F">
      <w:pPr>
        <w:pStyle w:val="EndNoteBibliography"/>
      </w:pPr>
      <w:r w:rsidRPr="00AD782F">
        <w:t>27.</w:t>
      </w:r>
      <w:r w:rsidRPr="00AD782F">
        <w:tab/>
        <w:t xml:space="preserve">Dalton T, Cegielski P, Akksilp S, et al. Prevalence of and risk factors for resistance to second-line drugs in people with multidrug-resistant tuberculosis in eight countries: a prospective cohort study. </w:t>
      </w:r>
      <w:r w:rsidRPr="00AD782F">
        <w:rPr>
          <w:i/>
        </w:rPr>
        <w:t>Lancet</w:t>
      </w:r>
      <w:r w:rsidRPr="00AD782F">
        <w:t xml:space="preserve"> 2012; </w:t>
      </w:r>
      <w:r w:rsidRPr="00AD782F">
        <w:rPr>
          <w:b/>
        </w:rPr>
        <w:t>380</w:t>
      </w:r>
      <w:r w:rsidRPr="00AD782F">
        <w:t>(9851): 1406-17.</w:t>
      </w:r>
    </w:p>
    <w:p w14:paraId="0E3A2AA8" w14:textId="77777777" w:rsidR="00AD782F" w:rsidRPr="00AD782F" w:rsidRDefault="00AD782F" w:rsidP="00AD782F">
      <w:pPr>
        <w:pStyle w:val="EndNoteBibliography"/>
      </w:pPr>
      <w:r w:rsidRPr="00AD782F">
        <w:t>28.</w:t>
      </w:r>
      <w:r w:rsidRPr="00AD782F">
        <w:tab/>
        <w:t xml:space="preserve">Ejaz M, Siddiqui AR, Rafiq Y, et al. Prevalence of multi-drug resistant tuberculosis in Karachi, Pakistan: identification of at risk groups. </w:t>
      </w:r>
      <w:r w:rsidRPr="00AD782F">
        <w:rPr>
          <w:i/>
        </w:rPr>
        <w:t>Transactions of the Royal Society of Tropical Medicine and Hygiene</w:t>
      </w:r>
      <w:r w:rsidRPr="00AD782F">
        <w:t xml:space="preserve"> 2010; </w:t>
      </w:r>
      <w:r w:rsidRPr="00AD782F">
        <w:rPr>
          <w:b/>
        </w:rPr>
        <w:t>104</w:t>
      </w:r>
      <w:r w:rsidRPr="00AD782F">
        <w:t>(8): 511-7.</w:t>
      </w:r>
    </w:p>
    <w:p w14:paraId="7A369C99" w14:textId="77777777" w:rsidR="00AD782F" w:rsidRPr="00AD782F" w:rsidRDefault="00AD782F" w:rsidP="00AD782F">
      <w:pPr>
        <w:pStyle w:val="EndNoteBibliography"/>
      </w:pPr>
      <w:r w:rsidRPr="00AD782F">
        <w:t>29.</w:t>
      </w:r>
      <w:r w:rsidRPr="00AD782F">
        <w:tab/>
        <w:t xml:space="preserve">Vashakidze L, Salakaia A, Shubladze N, et al. Prevalence and risk factors for drug resistance among hospitalized tuberculosis patients in Georgia. </w:t>
      </w:r>
      <w:r w:rsidRPr="00AD782F">
        <w:rPr>
          <w:i/>
        </w:rPr>
        <w:t xml:space="preserve">The international journal of </w:t>
      </w:r>
      <w:r w:rsidRPr="00AD782F">
        <w:rPr>
          <w:i/>
        </w:rPr>
        <w:lastRenderedPageBreak/>
        <w:t>tuberculosis and lung disease : the official journal of the International Union against Tuberculosis and Lung Disease</w:t>
      </w:r>
      <w:r w:rsidRPr="00AD782F">
        <w:t xml:space="preserve"> 2009; </w:t>
      </w:r>
      <w:r w:rsidRPr="00AD782F">
        <w:rPr>
          <w:b/>
        </w:rPr>
        <w:t>13</w:t>
      </w:r>
      <w:r w:rsidRPr="00AD782F">
        <w:t>(9): 1148-53.</w:t>
      </w:r>
    </w:p>
    <w:p w14:paraId="49A747AC" w14:textId="77777777" w:rsidR="00AD782F" w:rsidRPr="00AD782F" w:rsidRDefault="00AD782F" w:rsidP="00AD782F">
      <w:pPr>
        <w:pStyle w:val="EndNoteBibliography"/>
      </w:pPr>
      <w:r w:rsidRPr="00AD782F">
        <w:t>30.</w:t>
      </w:r>
      <w:r w:rsidRPr="00AD782F">
        <w:tab/>
        <w:t xml:space="preserve">Lomtadze N, Aspindzelashvili R, Janjgava M, et al. Prevalence and risk factors for multidrug-resistant tuberculosis in the Republic of Georgia: a population-based study. </w:t>
      </w:r>
      <w:r w:rsidRPr="00AD782F">
        <w:rPr>
          <w:i/>
        </w:rPr>
        <w:t>Int J Tuberc Lung Dis</w:t>
      </w:r>
      <w:r w:rsidRPr="00AD782F">
        <w:t xml:space="preserve"> 2009; </w:t>
      </w:r>
      <w:r w:rsidRPr="00AD782F">
        <w:rPr>
          <w:b/>
        </w:rPr>
        <w:t>13</w:t>
      </w:r>
      <w:r w:rsidRPr="00AD782F">
        <w:t>(1): 68-73.</w:t>
      </w:r>
    </w:p>
    <w:p w14:paraId="79ADBAF9" w14:textId="77777777" w:rsidR="00AD782F" w:rsidRPr="00AD782F" w:rsidRDefault="00AD782F" w:rsidP="00AD782F">
      <w:pPr>
        <w:pStyle w:val="EndNoteBibliography"/>
      </w:pPr>
      <w:r w:rsidRPr="00AD782F">
        <w:t>31.</w:t>
      </w:r>
      <w:r w:rsidRPr="00AD782F">
        <w:tab/>
        <w:t xml:space="preserve">Pavlenko E, Barbova A, Hovhannesyan A, et al. Alarming levels of multidrug-resistant tuberculosis in Ukraine: results from the first national survey. </w:t>
      </w:r>
      <w:r w:rsidRPr="00AD782F">
        <w:rPr>
          <w:i/>
        </w:rPr>
        <w:t>Int J Tuberc Lung Dis</w:t>
      </w:r>
      <w:r w:rsidRPr="00AD782F">
        <w:t xml:space="preserve"> 2018; </w:t>
      </w:r>
      <w:r w:rsidRPr="00AD782F">
        <w:rPr>
          <w:b/>
        </w:rPr>
        <w:t>22</w:t>
      </w:r>
      <w:r w:rsidRPr="00AD782F">
        <w:t>(2): 197-205.</w:t>
      </w:r>
    </w:p>
    <w:p w14:paraId="0DA26BF7" w14:textId="77777777" w:rsidR="00AD782F" w:rsidRPr="00AD782F" w:rsidRDefault="00AD782F" w:rsidP="00AD782F">
      <w:pPr>
        <w:pStyle w:val="EndNoteBibliography"/>
      </w:pPr>
      <w:r w:rsidRPr="00AD782F">
        <w:t>32.</w:t>
      </w:r>
      <w:r w:rsidRPr="00AD782F">
        <w:tab/>
        <w:t xml:space="preserve">Andrews JR, Shah NS, Weissman D, Moll AP, Friedland G, Gandhi NR. Predictors of multidrug- and extensively drug-resistant tuberculosis in a high HIV prevalence community. </w:t>
      </w:r>
      <w:r w:rsidRPr="00AD782F">
        <w:rPr>
          <w:i/>
        </w:rPr>
        <w:t>PLoS One</w:t>
      </w:r>
      <w:r w:rsidRPr="00AD782F">
        <w:t xml:space="preserve"> 2010; </w:t>
      </w:r>
      <w:r w:rsidRPr="00AD782F">
        <w:rPr>
          <w:b/>
        </w:rPr>
        <w:t>5</w:t>
      </w:r>
      <w:r w:rsidRPr="00AD782F">
        <w:t>(12): e15735.</w:t>
      </w:r>
    </w:p>
    <w:p w14:paraId="4309A21E" w14:textId="77777777" w:rsidR="00AD782F" w:rsidRPr="00AD782F" w:rsidRDefault="00AD782F" w:rsidP="00AD782F">
      <w:pPr>
        <w:pStyle w:val="EndNoteBibliography"/>
      </w:pPr>
      <w:r w:rsidRPr="00AD782F">
        <w:t>33.</w:t>
      </w:r>
      <w:r w:rsidRPr="00AD782F">
        <w:tab/>
        <w:t xml:space="preserve">Tembo BP, Malangu NG. Prevalence and factors associated with multidrug/rifampicin resistant tuberculosis among suspected drug resistant tuberculosis patients in Botswana. </w:t>
      </w:r>
      <w:r w:rsidRPr="00AD782F">
        <w:rPr>
          <w:i/>
        </w:rPr>
        <w:t>Bmc Infect Dis</w:t>
      </w:r>
      <w:r w:rsidRPr="00AD782F">
        <w:t xml:space="preserve"> 2019; </w:t>
      </w:r>
      <w:r w:rsidRPr="00AD782F">
        <w:rPr>
          <w:b/>
        </w:rPr>
        <w:t>19</w:t>
      </w:r>
      <w:r w:rsidRPr="00AD782F">
        <w:t>(1471-2334 (Electronic)).</w:t>
      </w:r>
    </w:p>
    <w:p w14:paraId="1F09C158" w14:textId="77777777" w:rsidR="00AD782F" w:rsidRPr="00AD782F" w:rsidRDefault="00AD782F" w:rsidP="00AD782F">
      <w:pPr>
        <w:pStyle w:val="EndNoteBibliography"/>
      </w:pPr>
      <w:r w:rsidRPr="00AD782F">
        <w:t>34.</w:t>
      </w:r>
      <w:r w:rsidRPr="00AD782F">
        <w:tab/>
        <w:t xml:space="preserve">Hang NTL, Maeda S, Lien LT, et al. Primary Drug-Resistant Tuberculosis in Hanoi, Viet Nam: Present Status and Risk Factors. </w:t>
      </w:r>
      <w:r w:rsidRPr="00AD782F">
        <w:rPr>
          <w:i/>
        </w:rPr>
        <w:t>PLOS ONE</w:t>
      </w:r>
      <w:r w:rsidRPr="00AD782F">
        <w:t xml:space="preserve"> 2013; </w:t>
      </w:r>
      <w:r w:rsidRPr="00AD782F">
        <w:rPr>
          <w:b/>
        </w:rPr>
        <w:t>8</w:t>
      </w:r>
      <w:r w:rsidRPr="00AD782F">
        <w:t>(8): e71867.</w:t>
      </w:r>
    </w:p>
    <w:p w14:paraId="52D91AC1" w14:textId="77777777" w:rsidR="00AD782F" w:rsidRPr="00AD782F" w:rsidRDefault="00AD782F" w:rsidP="00AD782F">
      <w:pPr>
        <w:pStyle w:val="EndNoteBibliography"/>
      </w:pPr>
      <w:r w:rsidRPr="00AD782F">
        <w:t>35.</w:t>
      </w:r>
      <w:r w:rsidRPr="00AD782F">
        <w:tab/>
        <w:t xml:space="preserve">Balaji V, Daley P, Anand AA, et al. Risk factors for MDR and XDR-TB in a tertiary referral hospital in India. </w:t>
      </w:r>
      <w:r w:rsidRPr="00AD782F">
        <w:rPr>
          <w:i/>
        </w:rPr>
        <w:t>PLoS One</w:t>
      </w:r>
      <w:r w:rsidRPr="00AD782F">
        <w:t xml:space="preserve"> 2010; </w:t>
      </w:r>
      <w:r w:rsidRPr="00AD782F">
        <w:rPr>
          <w:b/>
        </w:rPr>
        <w:t>5</w:t>
      </w:r>
      <w:r w:rsidRPr="00AD782F">
        <w:t>(3): e9527.</w:t>
      </w:r>
    </w:p>
    <w:p w14:paraId="11FD5E5E" w14:textId="77777777" w:rsidR="00AD782F" w:rsidRPr="00AD782F" w:rsidRDefault="00AD782F" w:rsidP="00AD782F">
      <w:pPr>
        <w:pStyle w:val="EndNoteBibliography"/>
      </w:pPr>
      <w:r w:rsidRPr="00AD782F">
        <w:t>36.</w:t>
      </w:r>
      <w:r w:rsidRPr="00AD782F">
        <w:tab/>
        <w:t xml:space="preserve">Shen X, DeRiemer K, Yuan ZA, et al. Drug-resistant tuberculosis in Shanghai, China, 2000-2006: prevalence, trends and risk factors. </w:t>
      </w:r>
      <w:r w:rsidRPr="00AD782F">
        <w:rPr>
          <w:i/>
        </w:rPr>
        <w:t>The International Journal of Tuberculosis and Lung Disease</w:t>
      </w:r>
      <w:r w:rsidRPr="00AD782F">
        <w:t xml:space="preserve"> 2009; </w:t>
      </w:r>
      <w:r w:rsidRPr="00AD782F">
        <w:rPr>
          <w:b/>
        </w:rPr>
        <w:t>13</w:t>
      </w:r>
      <w:r w:rsidRPr="00AD782F">
        <w:t>(2): 253-9.</w:t>
      </w:r>
    </w:p>
    <w:p w14:paraId="3E35BCDB" w14:textId="77777777" w:rsidR="00AD782F" w:rsidRPr="00AD782F" w:rsidRDefault="00AD782F" w:rsidP="00AD782F">
      <w:pPr>
        <w:pStyle w:val="EndNoteBibliography"/>
      </w:pPr>
      <w:r w:rsidRPr="00AD782F">
        <w:t>37.</w:t>
      </w:r>
      <w:r w:rsidRPr="00AD782F">
        <w:tab/>
        <w:t xml:space="preserve">Baghaei P, Tabarsi P, Chitsaz E, et al. Risk Factors Associated with Multidrug-Resistant Tuberculosis </w:t>
      </w:r>
      <w:r w:rsidRPr="00AD782F">
        <w:rPr>
          <w:i/>
        </w:rPr>
        <w:t>Tanaffos</w:t>
      </w:r>
      <w:r w:rsidRPr="00AD782F">
        <w:t xml:space="preserve"> 2009; </w:t>
      </w:r>
      <w:r w:rsidRPr="00AD782F">
        <w:rPr>
          <w:b/>
        </w:rPr>
        <w:t>8</w:t>
      </w:r>
      <w:r w:rsidRPr="00AD782F">
        <w:t>(3): 17-21.</w:t>
      </w:r>
    </w:p>
    <w:p w14:paraId="0C56EEDC" w14:textId="77777777" w:rsidR="00AD782F" w:rsidRPr="00AD782F" w:rsidRDefault="00AD782F" w:rsidP="00AD782F">
      <w:pPr>
        <w:pStyle w:val="EndNoteBibliography"/>
      </w:pPr>
      <w:r w:rsidRPr="00AD782F">
        <w:t>38.</w:t>
      </w:r>
      <w:r w:rsidRPr="00AD782F">
        <w:tab/>
        <w:t xml:space="preserve">Grady J, Maeurer M, Atun R, et al. Tuberculosis in prisons: anatomy of global neglect. </w:t>
      </w:r>
      <w:r w:rsidRPr="00AD782F">
        <w:rPr>
          <w:i/>
        </w:rPr>
        <w:t>European Respiratory Journal</w:t>
      </w:r>
      <w:r w:rsidRPr="00AD782F">
        <w:t xml:space="preserve"> 2011; </w:t>
      </w:r>
      <w:r w:rsidRPr="00AD782F">
        <w:rPr>
          <w:b/>
        </w:rPr>
        <w:t>38</w:t>
      </w:r>
      <w:r w:rsidRPr="00AD782F">
        <w:t>(4): 752.</w:t>
      </w:r>
    </w:p>
    <w:p w14:paraId="3564B130" w14:textId="77777777" w:rsidR="00AD782F" w:rsidRPr="00AD782F" w:rsidRDefault="00AD782F" w:rsidP="00AD782F">
      <w:pPr>
        <w:pStyle w:val="EndNoteBibliography"/>
      </w:pPr>
      <w:r w:rsidRPr="00AD782F">
        <w:t>39.</w:t>
      </w:r>
      <w:r w:rsidRPr="00AD782F">
        <w:tab/>
        <w:t xml:space="preserve">Dolan K, Wirtz AL, Moazen B, et al. Global burden of HIV, viral hepatitis, and tuberculosis in prisoners and detainees. </w:t>
      </w:r>
      <w:r w:rsidRPr="00AD782F">
        <w:rPr>
          <w:i/>
        </w:rPr>
        <w:t>The Lancet</w:t>
      </w:r>
      <w:r w:rsidRPr="00AD782F">
        <w:t xml:space="preserve"> 2016; </w:t>
      </w:r>
      <w:r w:rsidRPr="00AD782F">
        <w:rPr>
          <w:b/>
        </w:rPr>
        <w:t>388</w:t>
      </w:r>
      <w:r w:rsidRPr="00AD782F">
        <w:t>(10049): 1089-102.</w:t>
      </w:r>
    </w:p>
    <w:p w14:paraId="1ED05116" w14:textId="77777777" w:rsidR="00AD782F" w:rsidRPr="00AD782F" w:rsidRDefault="00AD782F" w:rsidP="00AD782F">
      <w:pPr>
        <w:pStyle w:val="EndNoteBibliography"/>
      </w:pPr>
      <w:r w:rsidRPr="00AD782F">
        <w:t>40.</w:t>
      </w:r>
      <w:r w:rsidRPr="00AD782F">
        <w:tab/>
        <w:t xml:space="preserve">Biadglegne F, Rodloff AC, Sack U. Review of the prevalence and drug resistance of tuberculosis in prisons: a hidden epidemic. </w:t>
      </w:r>
      <w:r w:rsidRPr="00AD782F">
        <w:rPr>
          <w:i/>
        </w:rPr>
        <w:t>Epidemiol Infect</w:t>
      </w:r>
      <w:r w:rsidRPr="00AD782F">
        <w:t xml:space="preserve"> 2015; </w:t>
      </w:r>
      <w:r w:rsidRPr="00AD782F">
        <w:rPr>
          <w:b/>
        </w:rPr>
        <w:t>143</w:t>
      </w:r>
      <w:r w:rsidRPr="00AD782F">
        <w:t>(5): 887-900.</w:t>
      </w:r>
    </w:p>
    <w:p w14:paraId="75E75043" w14:textId="77777777" w:rsidR="00AD782F" w:rsidRPr="00AD782F" w:rsidRDefault="00AD782F" w:rsidP="00AD782F">
      <w:pPr>
        <w:pStyle w:val="EndNoteBibliography"/>
      </w:pPr>
      <w:r w:rsidRPr="00AD782F">
        <w:t>41.</w:t>
      </w:r>
      <w:r w:rsidRPr="00AD782F">
        <w:tab/>
        <w:t xml:space="preserve">Baussano I, Williams BG, Nunn P, Beggiato M, Fedeli U, Scano F. Tuberculosis Incidence in Prisons: A Systematic Review. </w:t>
      </w:r>
      <w:r w:rsidRPr="00AD782F">
        <w:rPr>
          <w:i/>
        </w:rPr>
        <w:t>PLOS Medicine</w:t>
      </w:r>
      <w:r w:rsidRPr="00AD782F">
        <w:t xml:space="preserve"> 2010; </w:t>
      </w:r>
      <w:r w:rsidRPr="00AD782F">
        <w:rPr>
          <w:b/>
        </w:rPr>
        <w:t>7</w:t>
      </w:r>
      <w:r w:rsidRPr="00AD782F">
        <w:t>(12): e1000381.</w:t>
      </w:r>
    </w:p>
    <w:p w14:paraId="634BBF0A" w14:textId="2BF3BFEE" w:rsidR="00AD782F" w:rsidRPr="00AD782F" w:rsidRDefault="00AD782F" w:rsidP="00AD782F">
      <w:pPr>
        <w:pStyle w:val="EndNoteBibliography"/>
      </w:pPr>
      <w:r w:rsidRPr="00AD782F">
        <w:t>42.</w:t>
      </w:r>
      <w:r w:rsidRPr="00AD782F">
        <w:tab/>
        <w:t xml:space="preserve">Institute for Criminal Policy Research. World Prison Brief. </w:t>
      </w:r>
      <w:hyperlink r:id="rId13" w:history="1">
        <w:r w:rsidRPr="00AD782F">
          <w:rPr>
            <w:rStyle w:val="Hyperlink"/>
          </w:rPr>
          <w:t>https://www.prisonstudies.org/highest-to-lowest/female-prisoners?field_region_taxonomy_tid=All</w:t>
        </w:r>
      </w:hyperlink>
      <w:r w:rsidRPr="00AD782F">
        <w:t xml:space="preserve"> (accessed 01 July 2019).</w:t>
      </w:r>
    </w:p>
    <w:p w14:paraId="46F6D4C2" w14:textId="4A823254" w:rsidR="00AD782F" w:rsidRPr="00AD782F" w:rsidRDefault="00AD782F" w:rsidP="00AD782F">
      <w:pPr>
        <w:pStyle w:val="EndNoteBibliography"/>
      </w:pPr>
      <w:r w:rsidRPr="00AD782F">
        <w:t>43.</w:t>
      </w:r>
      <w:r w:rsidRPr="00AD782F">
        <w:tab/>
        <w:t xml:space="preserve">International Organization for Migration. Migration Data Portal: the Bigger Picture. </w:t>
      </w:r>
      <w:hyperlink r:id="rId14" w:history="1">
        <w:r w:rsidRPr="00AD782F">
          <w:rPr>
            <w:rStyle w:val="Hyperlink"/>
          </w:rPr>
          <w:t>https://migrationdataportal.org/themes/gender</w:t>
        </w:r>
      </w:hyperlink>
      <w:r w:rsidRPr="00AD782F">
        <w:t xml:space="preserve"> (accessed 01 July 2019).</w:t>
      </w:r>
    </w:p>
    <w:p w14:paraId="4FD71520" w14:textId="77777777" w:rsidR="00AD782F" w:rsidRPr="00AD782F" w:rsidRDefault="00AD782F" w:rsidP="00AD782F">
      <w:pPr>
        <w:pStyle w:val="EndNoteBibliography"/>
      </w:pPr>
      <w:r w:rsidRPr="00AD782F">
        <w:t>44.</w:t>
      </w:r>
      <w:r w:rsidRPr="00AD782F">
        <w:tab/>
        <w:t xml:space="preserve">Bastos ML, Hussain H, Weyer K, et al. Treatment outcomes of patients with multidrug-resistant and extensively drug-resistant tuberculosis according to drug susceptibility testing to first- and second-line drugs: an individual patient data meta-analysis. </w:t>
      </w:r>
      <w:r w:rsidRPr="00AD782F">
        <w:rPr>
          <w:i/>
        </w:rPr>
        <w:t>Clin Infect Dis</w:t>
      </w:r>
      <w:r w:rsidRPr="00AD782F">
        <w:t xml:space="preserve"> 2014; </w:t>
      </w:r>
      <w:r w:rsidRPr="00AD782F">
        <w:rPr>
          <w:b/>
        </w:rPr>
        <w:t>59</w:t>
      </w:r>
      <w:r w:rsidRPr="00AD782F">
        <w:t>(10): 1364-74.</w:t>
      </w:r>
    </w:p>
    <w:p w14:paraId="4F29A08B" w14:textId="77777777" w:rsidR="00AD782F" w:rsidRPr="00AD782F" w:rsidRDefault="00AD782F" w:rsidP="00AD782F">
      <w:pPr>
        <w:pStyle w:val="EndNoteBibliography"/>
      </w:pPr>
      <w:r w:rsidRPr="00AD782F">
        <w:t>45.</w:t>
      </w:r>
      <w:r w:rsidRPr="00AD782F">
        <w:tab/>
        <w:t>World Health Organization. Automated real-time nucleic acid amplification technology for rapid and simultaneous detection of tuberculosis and rifampicin resistance: Xpert MTB/RIF assay for the diagnosis of pulmonary and extrapulmonary TB in adults and children: policy update. Geneva: World Health Organization, 2013.</w:t>
      </w:r>
    </w:p>
    <w:p w14:paraId="00F46986" w14:textId="77777777" w:rsidR="00AD782F" w:rsidRPr="00AD782F" w:rsidRDefault="00AD782F" w:rsidP="00AD782F">
      <w:pPr>
        <w:pStyle w:val="EndNoteBibliography"/>
      </w:pPr>
      <w:r w:rsidRPr="00AD782F">
        <w:t>46.</w:t>
      </w:r>
      <w:r w:rsidRPr="00AD782F">
        <w:tab/>
        <w:t xml:space="preserve">Dalton T, Cegielski P, Akksilp S, et al. Prevalence of and risk factors for resistance to second-line drugs in people with multidrug-resistant tuberculosis in eight countries: a prospective cohort study. </w:t>
      </w:r>
      <w:r w:rsidRPr="00AD782F">
        <w:rPr>
          <w:i/>
        </w:rPr>
        <w:t>Lancet</w:t>
      </w:r>
      <w:r w:rsidRPr="00AD782F">
        <w:t xml:space="preserve"> 2012; </w:t>
      </w:r>
      <w:r w:rsidRPr="00AD782F">
        <w:rPr>
          <w:b/>
        </w:rPr>
        <w:t>380</w:t>
      </w:r>
      <w:r w:rsidRPr="00AD782F">
        <w:t>(9851): 1406-17.</w:t>
      </w:r>
    </w:p>
    <w:p w14:paraId="7138C852" w14:textId="77777777" w:rsidR="00AD782F" w:rsidRPr="00AD782F" w:rsidRDefault="00AD782F" w:rsidP="00AD782F">
      <w:pPr>
        <w:pStyle w:val="EndNoteBibliography"/>
      </w:pPr>
      <w:r w:rsidRPr="00AD782F">
        <w:t>47.</w:t>
      </w:r>
      <w:r w:rsidRPr="00AD782F">
        <w:tab/>
        <w:t xml:space="preserve">Gallo JF, Pinhata JMW, Simonsen V, Galesi VMN, Ferrazoli L, Oliveira RS. Prevalence, associated factors, outcomes and transmission of extensively drug-resistant tuberculosis among multidrug-resistant tuberculosis patients in São Paulo, Brazil: a cross-sectional study. </w:t>
      </w:r>
      <w:r w:rsidRPr="00AD782F">
        <w:rPr>
          <w:i/>
        </w:rPr>
        <w:t xml:space="preserve">Clinical </w:t>
      </w:r>
      <w:r w:rsidRPr="00AD782F">
        <w:rPr>
          <w:i/>
        </w:rPr>
        <w:lastRenderedPageBreak/>
        <w:t>microbiology and infection : the official publication of the European Society of Clinical Microbiology and Infectious Diseases</w:t>
      </w:r>
      <w:r w:rsidRPr="00AD782F">
        <w:t xml:space="preserve"> 2018; </w:t>
      </w:r>
      <w:r w:rsidRPr="00AD782F">
        <w:rPr>
          <w:b/>
        </w:rPr>
        <w:t>24</w:t>
      </w:r>
      <w:r w:rsidRPr="00AD782F">
        <w:t>(8): 889-95.</w:t>
      </w:r>
    </w:p>
    <w:p w14:paraId="7353E2F1" w14:textId="77777777" w:rsidR="00AD782F" w:rsidRPr="00AD782F" w:rsidRDefault="00AD782F" w:rsidP="00AD782F">
      <w:pPr>
        <w:pStyle w:val="EndNoteBibliography"/>
      </w:pPr>
      <w:r w:rsidRPr="00AD782F">
        <w:t>48.</w:t>
      </w:r>
      <w:r w:rsidRPr="00AD782F">
        <w:tab/>
        <w:t xml:space="preserve">Jeon CY, Hwang SH, Min JH, et al. Extensively drug-resistant tuberculosis in South Korea: risk factors and treatment outcomes among patients at a tertiary referral hospital. </w:t>
      </w:r>
      <w:r w:rsidRPr="00AD782F">
        <w:rPr>
          <w:i/>
        </w:rPr>
        <w:t>Clin Infect Dis</w:t>
      </w:r>
      <w:r w:rsidRPr="00AD782F">
        <w:t xml:space="preserve"> 2008; </w:t>
      </w:r>
      <w:r w:rsidRPr="00AD782F">
        <w:rPr>
          <w:b/>
        </w:rPr>
        <w:t>46</w:t>
      </w:r>
      <w:r w:rsidRPr="00AD782F">
        <w:t>(1): 42-9.</w:t>
      </w:r>
    </w:p>
    <w:p w14:paraId="5FA6B19E" w14:textId="77777777" w:rsidR="00AD782F" w:rsidRPr="00AD782F" w:rsidRDefault="00AD782F" w:rsidP="00AD782F">
      <w:pPr>
        <w:pStyle w:val="EndNoteBibliography"/>
      </w:pPr>
      <w:r w:rsidRPr="00AD782F">
        <w:t>49.</w:t>
      </w:r>
      <w:r w:rsidRPr="00AD782F">
        <w:tab/>
        <w:t xml:space="preserve">O'Donnell MR, Zelnick J, Werner L, et al. Extensively drug-resistant tuberculosis in women, KwaZulu-Natal, South Africa. </w:t>
      </w:r>
      <w:r w:rsidRPr="00AD782F">
        <w:rPr>
          <w:i/>
        </w:rPr>
        <w:t>Emerging infectious diseases</w:t>
      </w:r>
      <w:r w:rsidRPr="00AD782F">
        <w:t xml:space="preserve"> 2011; </w:t>
      </w:r>
      <w:r w:rsidRPr="00AD782F">
        <w:rPr>
          <w:b/>
        </w:rPr>
        <w:t>17</w:t>
      </w:r>
      <w:r w:rsidRPr="00AD782F">
        <w:t>(10): 1942-5.</w:t>
      </w:r>
    </w:p>
    <w:p w14:paraId="26685106" w14:textId="77777777" w:rsidR="00AD782F" w:rsidRPr="00AD782F" w:rsidRDefault="00AD782F" w:rsidP="00AD782F">
      <w:pPr>
        <w:pStyle w:val="EndNoteBibliography"/>
      </w:pPr>
      <w:r w:rsidRPr="00AD782F">
        <w:t>50.</w:t>
      </w:r>
      <w:r w:rsidRPr="00AD782F">
        <w:tab/>
        <w:t xml:space="preserve">Tang S, Tan S, Yao L, et al. Risk factors for poor treatment outcomes in patients with MDR-TB and XDR-TB in China: retrospective multi-center investigation. </w:t>
      </w:r>
      <w:r w:rsidRPr="00AD782F">
        <w:rPr>
          <w:i/>
        </w:rPr>
        <w:t>PloS one</w:t>
      </w:r>
      <w:r w:rsidRPr="00AD782F">
        <w:t xml:space="preserve"> 2013; </w:t>
      </w:r>
      <w:r w:rsidRPr="00AD782F">
        <w:rPr>
          <w:b/>
        </w:rPr>
        <w:t>8</w:t>
      </w:r>
      <w:r w:rsidRPr="00AD782F">
        <w:t>(12): e82943-e.</w:t>
      </w:r>
    </w:p>
    <w:p w14:paraId="160025FF" w14:textId="77777777" w:rsidR="00AD782F" w:rsidRPr="00AD782F" w:rsidRDefault="00AD782F" w:rsidP="00AD782F">
      <w:pPr>
        <w:pStyle w:val="EndNoteBibliography"/>
      </w:pPr>
      <w:r w:rsidRPr="00AD782F">
        <w:t>51.</w:t>
      </w:r>
      <w:r w:rsidRPr="00AD782F">
        <w:tab/>
        <w:t xml:space="preserve">Gallant V, Duvvuri V, McGuire M. Tuberculosis in Canada - Summary 2015. </w:t>
      </w:r>
      <w:r w:rsidRPr="00AD782F">
        <w:rPr>
          <w:i/>
        </w:rPr>
        <w:t>Can Commun Dis Rep</w:t>
      </w:r>
      <w:r w:rsidRPr="00AD782F">
        <w:t xml:space="preserve"> 2017; </w:t>
      </w:r>
      <w:r w:rsidRPr="00AD782F">
        <w:rPr>
          <w:b/>
        </w:rPr>
        <w:t>43</w:t>
      </w:r>
      <w:r w:rsidRPr="00AD782F">
        <w:t>(3-4): 77-82.</w:t>
      </w:r>
    </w:p>
    <w:p w14:paraId="083E7343" w14:textId="77777777" w:rsidR="00AD782F" w:rsidRPr="00AD782F" w:rsidRDefault="00AD782F" w:rsidP="00AD782F">
      <w:pPr>
        <w:pStyle w:val="EndNoteBibliography"/>
      </w:pPr>
      <w:r w:rsidRPr="00AD782F">
        <w:t>52.</w:t>
      </w:r>
      <w:r w:rsidRPr="00AD782F">
        <w:tab/>
        <w:t>Reported Tuberculosis in the United States, 2015. Atlanta, GA: Centers for Disease Control and Prevention (CDC), 2016.</w:t>
      </w:r>
    </w:p>
    <w:p w14:paraId="2B6C0F59" w14:textId="77777777" w:rsidR="00AD782F" w:rsidRPr="00AD782F" w:rsidRDefault="00AD782F" w:rsidP="00AD782F">
      <w:pPr>
        <w:pStyle w:val="EndNoteBibliography"/>
      </w:pPr>
      <w:r w:rsidRPr="00AD782F">
        <w:t>53.</w:t>
      </w:r>
      <w:r w:rsidRPr="00AD782F">
        <w:tab/>
        <w:t>Tuberculosis surveillance and monitoring in Europe 2017. Stockholm: European Centre for Disease Prevention and Control/WHO Regional Office for Europe, 2017.</w:t>
      </w:r>
    </w:p>
    <w:p w14:paraId="663D052E" w14:textId="77777777" w:rsidR="00AD782F" w:rsidRPr="00AD782F" w:rsidRDefault="00AD782F" w:rsidP="00AD782F">
      <w:pPr>
        <w:pStyle w:val="EndNoteBibliography"/>
      </w:pPr>
      <w:r w:rsidRPr="00AD782F">
        <w:t>54.</w:t>
      </w:r>
      <w:r w:rsidRPr="00AD782F">
        <w:tab/>
        <w:t>Tuberculosis in New Zealand: Annual Report 2015. Porirua, New Zealand: Porirua: ESR, 2018.</w:t>
      </w:r>
    </w:p>
    <w:p w14:paraId="45E66147" w14:textId="6B95A08C" w:rsidR="007F04E0" w:rsidRDefault="00D10698" w:rsidP="003B1B27">
      <w:pPr>
        <w:jc w:val="both"/>
      </w:pPr>
      <w:r>
        <w:fldChar w:fldCharType="end"/>
      </w:r>
    </w:p>
    <w:p w14:paraId="2CF36099" w14:textId="77777777" w:rsidR="00397E1E" w:rsidRPr="003B1B27" w:rsidRDefault="00397E1E" w:rsidP="00397E1E">
      <w:pPr>
        <w:rPr>
          <w:b/>
          <w:highlight w:val="white"/>
        </w:rPr>
      </w:pPr>
      <w:r w:rsidRPr="003B1B27">
        <w:rPr>
          <w:b/>
          <w:highlight w:val="white"/>
        </w:rPr>
        <w:t>FIGURES AND TABLES</w:t>
      </w:r>
    </w:p>
    <w:p w14:paraId="0FCD9E82" w14:textId="6C997A9B" w:rsidR="00397E1E" w:rsidRPr="003B1B27" w:rsidRDefault="00397E1E" w:rsidP="00397E1E">
      <w:pPr>
        <w:rPr>
          <w:i/>
          <w:highlight w:val="white"/>
        </w:rPr>
      </w:pPr>
      <w:r w:rsidRPr="003B1B27">
        <w:rPr>
          <w:i/>
          <w:highlight w:val="white"/>
        </w:rPr>
        <w:t>Table 1: Foreign-born and foreign population from high</w:t>
      </w:r>
      <w:r w:rsidR="00806ADA">
        <w:rPr>
          <w:i/>
          <w:highlight w:val="white"/>
        </w:rPr>
        <w:t xml:space="preserve"> TB </w:t>
      </w:r>
      <w:r w:rsidRPr="003B1B27">
        <w:rPr>
          <w:i/>
          <w:highlight w:val="white"/>
        </w:rPr>
        <w:t>burden countries by sex in 2015 based on official statistic</w:t>
      </w:r>
      <w:r w:rsidR="00DA73F3">
        <w:rPr>
          <w:i/>
          <w:highlight w:val="white"/>
        </w:rPr>
        <w:t>s,</w:t>
      </w:r>
      <w:r w:rsidR="00DA73F3">
        <w:rPr>
          <w:i/>
          <w:highlight w:val="white"/>
        </w:rPr>
        <w:fldChar w:fldCharType="begin"/>
      </w:r>
      <w:r w:rsidR="00A84E8F">
        <w:rPr>
          <w:i/>
          <w:highlight w:val="white"/>
        </w:rPr>
        <w:instrText xml:space="preserve"> ADDIN EN.CITE &lt;EndNote&gt;&lt;Cite&gt;&lt;Author&gt;United Nations&lt;/Author&gt;&lt;Year&gt;2015&lt;/Year&gt;&lt;RecNum&gt;8648&lt;/RecNum&gt;&lt;DisplayText&gt;&lt;style face="superscript"&gt;16&lt;/style&gt;&lt;/DisplayText&gt;&lt;record&gt;&lt;rec-number&gt;8648&lt;/rec-number&gt;&lt;foreign-keys&gt;&lt;key app="EN" db-id="wzavzsdf4p9eddewresxf55d5w2dewwwtd9d" timestamp="1567769592"&gt;8648&lt;/key&gt;&lt;/foreign-keys&gt;&lt;ref-type name="Report"&gt;27&lt;/ref-type&gt;&lt;contributors&gt;&lt;authors&gt;&lt;author&gt;United Nations, Department of Economic and Social Affairs,&lt;/author&gt;&lt;/authors&gt;&lt;/contributors&gt;&lt;titles&gt;&lt;title&gt;Trends in International Migrant Stock: Migrants by Destination and Origin&lt;/title&gt;&lt;/titles&gt;&lt;dates&gt;&lt;year&gt;2015&lt;/year&gt;&lt;/dates&gt;&lt;pub-location&gt;United Nations database, POP/DB/MIG/Stock/Rev.2015&lt;/pub-location&gt;&lt;urls&gt;&lt;/urls&gt;&lt;/record&gt;&lt;/Cite&gt;&lt;/EndNote&gt;</w:instrText>
      </w:r>
      <w:r w:rsidR="00DA73F3">
        <w:rPr>
          <w:i/>
          <w:highlight w:val="white"/>
        </w:rPr>
        <w:fldChar w:fldCharType="separate"/>
      </w:r>
      <w:r w:rsidR="00A84E8F" w:rsidRPr="00A84E8F">
        <w:rPr>
          <w:i/>
          <w:noProof/>
          <w:highlight w:val="white"/>
          <w:vertAlign w:val="superscript"/>
        </w:rPr>
        <w:t>16</w:t>
      </w:r>
      <w:r w:rsidR="00DA73F3">
        <w:rPr>
          <w:i/>
          <w:highlight w:val="white"/>
        </w:rPr>
        <w:fldChar w:fldCharType="end"/>
      </w:r>
      <w:r w:rsidRPr="003B1B27">
        <w:rPr>
          <w:i/>
          <w:highlight w:val="white"/>
        </w:rPr>
        <w:t xml:space="preserve"> as well as number of TB and </w:t>
      </w:r>
      <w:r w:rsidR="00344129">
        <w:rPr>
          <w:i/>
          <w:highlight w:val="white"/>
        </w:rPr>
        <w:t>M</w:t>
      </w:r>
      <w:r w:rsidRPr="003B1B27">
        <w:rPr>
          <w:i/>
          <w:highlight w:val="white"/>
        </w:rPr>
        <w:t>DR-TB cases</w:t>
      </w:r>
      <w:r w:rsidR="00363BB1">
        <w:rPr>
          <w:i/>
          <w:highlight w:val="white"/>
        </w:rPr>
        <w:t>,</w:t>
      </w:r>
      <w:r w:rsidR="00DA73F3">
        <w:rPr>
          <w:i/>
          <w:highlight w:val="white"/>
        </w:rPr>
        <w:fldChar w:fldCharType="begin">
          <w:fldData xml:space="preserve">PEVuZE5vdGU+PENpdGU+PEF1dGhvcj52YW4gZGVyIFdlcmY8L0F1dGhvcj48WWVhcj4yMDE3PC9Z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</w:fldData>
        </w:fldChar>
      </w:r>
      <w:r w:rsidR="00AD782F">
        <w:rPr>
          <w:i/>
          <w:highlight w:val="white"/>
        </w:rPr>
        <w:instrText xml:space="preserve"> ADDIN EN.CITE </w:instrText>
      </w:r>
      <w:r w:rsidR="00AD782F">
        <w:rPr>
          <w:i/>
          <w:highlight w:val="white"/>
        </w:rPr>
        <w:fldChar w:fldCharType="begin">
          <w:fldData xml:space="preserve">PEVuZE5vdGU+PENpdGU+PEF1dGhvcj52YW4gZGVyIFdlcmY8L0F1dGhvcj48WWVhcj4yMDE3PC9Z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</w:fldData>
        </w:fldChar>
      </w:r>
      <w:r w:rsidR="00AD782F">
        <w:rPr>
          <w:i/>
          <w:highlight w:val="white"/>
        </w:rPr>
        <w:instrText xml:space="preserve"> ADDIN EN.CITE.DATA </w:instrText>
      </w:r>
      <w:r w:rsidR="00AD782F">
        <w:rPr>
          <w:i/>
          <w:highlight w:val="white"/>
        </w:rPr>
      </w:r>
      <w:r w:rsidR="00AD782F">
        <w:rPr>
          <w:i/>
          <w:highlight w:val="white"/>
        </w:rPr>
        <w:fldChar w:fldCharType="end"/>
      </w:r>
      <w:r w:rsidR="00DA73F3">
        <w:rPr>
          <w:i/>
          <w:highlight w:val="white"/>
        </w:rPr>
      </w:r>
      <w:r w:rsidR="00DA73F3">
        <w:rPr>
          <w:i/>
          <w:highlight w:val="white"/>
        </w:rPr>
        <w:fldChar w:fldCharType="separate"/>
      </w:r>
      <w:r w:rsidR="00AD782F" w:rsidRPr="00AD782F">
        <w:rPr>
          <w:i/>
          <w:noProof/>
          <w:highlight w:val="white"/>
          <w:vertAlign w:val="superscript"/>
        </w:rPr>
        <w:t>15,51-54</w:t>
      </w:r>
      <w:r w:rsidR="00DA73F3">
        <w:rPr>
          <w:i/>
          <w:highlight w:val="white"/>
        </w:rPr>
        <w:fldChar w:fldCharType="end"/>
      </w:r>
      <w:r w:rsidRPr="003B1B27">
        <w:rPr>
          <w:i/>
          <w:highlight w:val="white"/>
        </w:rPr>
        <w:t xml:space="preserve"> for selected countries where &gt;50% of TB incidence is in the foreign-born population.</w:t>
      </w:r>
      <w:r w:rsidR="00DA73F3">
        <w:rPr>
          <w:i/>
          <w:highlight w:val="white"/>
        </w:rPr>
        <w:fldChar w:fldCharType="begin">
          <w:fldData xml:space="preserve">PEVuZE5vdGU+PENpdGU+PEF1dGhvcj5QYXJlZWs8L0F1dGhvcj48WWVhcj4yMDE2PC9ZZWFyPjxS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</w:fldData>
        </w:fldChar>
      </w:r>
      <w:r w:rsidR="00A84E8F">
        <w:rPr>
          <w:i/>
          <w:highlight w:val="white"/>
        </w:rPr>
        <w:instrText xml:space="preserve"> ADDIN EN.CITE </w:instrText>
      </w:r>
      <w:r w:rsidR="00A84E8F">
        <w:rPr>
          <w:i/>
          <w:highlight w:val="white"/>
        </w:rPr>
        <w:fldChar w:fldCharType="begin">
          <w:fldData xml:space="preserve">PEVuZE5vdGU+PENpdGU+PEF1dGhvcj5QYXJlZWs8L0F1dGhvcj48WWVhcj4yMDE2PC9ZZWFyPjxS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</w:fldData>
        </w:fldChar>
      </w:r>
      <w:r w:rsidR="00A84E8F">
        <w:rPr>
          <w:i/>
          <w:highlight w:val="white"/>
        </w:rPr>
        <w:instrText xml:space="preserve"> ADDIN EN.CITE.DATA </w:instrText>
      </w:r>
      <w:r w:rsidR="00A84E8F">
        <w:rPr>
          <w:i/>
          <w:highlight w:val="white"/>
        </w:rPr>
      </w:r>
      <w:r w:rsidR="00A84E8F">
        <w:rPr>
          <w:i/>
          <w:highlight w:val="white"/>
        </w:rPr>
        <w:fldChar w:fldCharType="end"/>
      </w:r>
      <w:r w:rsidR="00DA73F3">
        <w:rPr>
          <w:i/>
          <w:highlight w:val="white"/>
        </w:rPr>
      </w:r>
      <w:r w:rsidR="00DA73F3">
        <w:rPr>
          <w:i/>
          <w:highlight w:val="white"/>
        </w:rPr>
        <w:fldChar w:fldCharType="separate"/>
      </w:r>
      <w:r w:rsidR="00A84E8F" w:rsidRPr="00A84E8F">
        <w:rPr>
          <w:i/>
          <w:noProof/>
          <w:highlight w:val="white"/>
          <w:vertAlign w:val="superscript"/>
        </w:rPr>
        <w:t>11</w:t>
      </w:r>
      <w:r w:rsidR="00DA73F3">
        <w:rPr>
          <w:i/>
          <w:highlight w:val="white"/>
        </w:rPr>
        <w:fldChar w:fldCharType="end"/>
      </w:r>
    </w:p>
    <w:tbl>
      <w:tblPr>
        <w:tblStyle w:val="a"/>
        <w:tblW w:w="8835" w:type="dxa"/>
        <w:tblInd w:w="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45"/>
        <w:gridCol w:w="1365"/>
        <w:gridCol w:w="1365"/>
        <w:gridCol w:w="960"/>
        <w:gridCol w:w="1650"/>
        <w:gridCol w:w="1650"/>
      </w:tblGrid>
      <w:tr w:rsidR="00397E1E" w:rsidRPr="003B1B27" w14:paraId="3A32BB4A" w14:textId="77777777" w:rsidTr="0050291E">
        <w:tc>
          <w:tcPr>
            <w:tcW w:w="1845" w:type="dxa"/>
            <w:tcBorders>
              <w:bottom w:val="single" w:sz="6" w:space="0" w:color="000000"/>
            </w:tcBorders>
            <w:shd w:val="clear" w:color="auto" w:fill="auto"/>
            <w:tcMar>
              <w:top w:w="100" w:type="dxa"/>
              <w:left w:w="100" w:type="dxa"/>
              <w:bottom w:w="100" w:type="dxa"/>
              <w:right w:w="100" w:type="dxa"/>
            </w:tcMar>
          </w:tcPr>
          <w:p w14:paraId="5E469B4B" w14:textId="77777777" w:rsidR="00397E1E" w:rsidRPr="003B1B27" w:rsidRDefault="00397E1E" w:rsidP="0050291E">
            <w:pPr>
              <w:widowControl w:val="0"/>
              <w:spacing w:line="240" w:lineRule="auto"/>
              <w:rPr>
                <w:highlight w:val="white"/>
              </w:rPr>
            </w:pPr>
            <w:r w:rsidRPr="003B1B27">
              <w:rPr>
                <w:highlight w:val="white"/>
              </w:rPr>
              <w:t>Country</w:t>
            </w:r>
          </w:p>
        </w:tc>
        <w:tc>
          <w:tcPr>
            <w:tcW w:w="1365" w:type="dxa"/>
            <w:tcBorders>
              <w:bottom w:val="single" w:sz="6" w:space="0" w:color="000000"/>
            </w:tcBorders>
            <w:shd w:val="clear" w:color="auto" w:fill="auto"/>
            <w:tcMar>
              <w:top w:w="100" w:type="dxa"/>
              <w:left w:w="100" w:type="dxa"/>
              <w:bottom w:w="100" w:type="dxa"/>
              <w:right w:w="100" w:type="dxa"/>
            </w:tcMar>
          </w:tcPr>
          <w:p w14:paraId="55C083AE" w14:textId="77777777" w:rsidR="00397E1E" w:rsidRPr="003B1B27" w:rsidRDefault="00397E1E" w:rsidP="0050291E">
            <w:pPr>
              <w:widowControl w:val="0"/>
              <w:spacing w:line="240" w:lineRule="auto"/>
              <w:rPr>
                <w:highlight w:val="white"/>
              </w:rPr>
            </w:pPr>
            <w:r w:rsidRPr="003B1B27">
              <w:rPr>
                <w:highlight w:val="white"/>
              </w:rPr>
              <w:t>Men</w:t>
            </w:r>
          </w:p>
        </w:tc>
        <w:tc>
          <w:tcPr>
            <w:tcW w:w="1365" w:type="dxa"/>
            <w:tcBorders>
              <w:bottom w:val="single" w:sz="6" w:space="0" w:color="000000"/>
            </w:tcBorders>
            <w:shd w:val="clear" w:color="auto" w:fill="auto"/>
            <w:tcMar>
              <w:top w:w="100" w:type="dxa"/>
              <w:left w:w="100" w:type="dxa"/>
              <w:bottom w:w="100" w:type="dxa"/>
              <w:right w:w="100" w:type="dxa"/>
            </w:tcMar>
          </w:tcPr>
          <w:p w14:paraId="55889894" w14:textId="77777777" w:rsidR="00397E1E" w:rsidRPr="003B1B27" w:rsidRDefault="00397E1E" w:rsidP="0050291E">
            <w:pPr>
              <w:widowControl w:val="0"/>
              <w:spacing w:line="240" w:lineRule="auto"/>
              <w:rPr>
                <w:highlight w:val="white"/>
              </w:rPr>
            </w:pPr>
            <w:r w:rsidRPr="003B1B27">
              <w:rPr>
                <w:highlight w:val="white"/>
              </w:rPr>
              <w:t>Women</w:t>
            </w:r>
          </w:p>
        </w:tc>
        <w:tc>
          <w:tcPr>
            <w:tcW w:w="960" w:type="dxa"/>
            <w:tcBorders>
              <w:bottom w:val="single" w:sz="6" w:space="0" w:color="000000"/>
            </w:tcBorders>
            <w:shd w:val="clear" w:color="auto" w:fill="auto"/>
            <w:tcMar>
              <w:top w:w="100" w:type="dxa"/>
              <w:left w:w="100" w:type="dxa"/>
              <w:bottom w:w="100" w:type="dxa"/>
              <w:right w:w="100" w:type="dxa"/>
            </w:tcMar>
          </w:tcPr>
          <w:p w14:paraId="745254F5" w14:textId="0CE6DEFD" w:rsidR="00397E1E" w:rsidRPr="003B1B27" w:rsidRDefault="00344129" w:rsidP="0050291E">
            <w:pPr>
              <w:widowControl w:val="0"/>
              <w:spacing w:line="240" w:lineRule="auto"/>
              <w:rPr>
                <w:highlight w:val="white"/>
              </w:rPr>
            </w:pPr>
            <w:r>
              <w:rPr>
                <w:highlight w:val="white"/>
              </w:rPr>
              <w:t>M</w:t>
            </w:r>
            <w:r w:rsidR="007F04E0">
              <w:rPr>
                <w:highlight w:val="white"/>
              </w:rPr>
              <w:t>DR</w:t>
            </w:r>
            <w:r w:rsidR="007B09A7">
              <w:rPr>
                <w:highlight w:val="white"/>
              </w:rPr>
              <w:t>/RR</w:t>
            </w:r>
            <w:r w:rsidR="007F04E0">
              <w:rPr>
                <w:highlight w:val="white"/>
              </w:rPr>
              <w:t xml:space="preserve">-TB </w:t>
            </w:r>
            <w:r w:rsidR="00397E1E" w:rsidRPr="003B1B27">
              <w:rPr>
                <w:highlight w:val="white"/>
              </w:rPr>
              <w:t>MF ratio</w:t>
            </w:r>
          </w:p>
        </w:tc>
        <w:tc>
          <w:tcPr>
            <w:tcW w:w="1650" w:type="dxa"/>
            <w:tcBorders>
              <w:bottom w:val="single" w:sz="6" w:space="0" w:color="000000"/>
            </w:tcBorders>
            <w:shd w:val="clear" w:color="auto" w:fill="auto"/>
            <w:tcMar>
              <w:top w:w="100" w:type="dxa"/>
              <w:left w:w="100" w:type="dxa"/>
              <w:bottom w:w="100" w:type="dxa"/>
              <w:right w:w="100" w:type="dxa"/>
            </w:tcMar>
          </w:tcPr>
          <w:p w14:paraId="15922A20" w14:textId="77777777" w:rsidR="00397E1E" w:rsidRPr="003B1B27" w:rsidRDefault="00397E1E" w:rsidP="0050291E">
            <w:pPr>
              <w:widowControl w:val="0"/>
              <w:spacing w:line="240" w:lineRule="auto"/>
              <w:rPr>
                <w:highlight w:val="white"/>
              </w:rPr>
            </w:pPr>
            <w:r w:rsidRPr="003B1B27">
              <w:rPr>
                <w:highlight w:val="white"/>
              </w:rPr>
              <w:t>TB cases (foreign-born in [])</w:t>
            </w:r>
          </w:p>
        </w:tc>
        <w:tc>
          <w:tcPr>
            <w:tcW w:w="1650" w:type="dxa"/>
            <w:tcBorders>
              <w:bottom w:val="single" w:sz="6" w:space="0" w:color="000000"/>
            </w:tcBorders>
            <w:shd w:val="clear" w:color="auto" w:fill="auto"/>
            <w:tcMar>
              <w:top w:w="100" w:type="dxa"/>
              <w:left w:w="100" w:type="dxa"/>
              <w:bottom w:w="100" w:type="dxa"/>
              <w:right w:w="100" w:type="dxa"/>
            </w:tcMar>
          </w:tcPr>
          <w:p w14:paraId="2366CF7D" w14:textId="0D6801AB" w:rsidR="00397E1E" w:rsidRPr="003B1B27" w:rsidRDefault="00344129" w:rsidP="0050291E">
            <w:pPr>
              <w:widowControl w:val="0"/>
              <w:spacing w:line="240" w:lineRule="auto"/>
              <w:rPr>
                <w:highlight w:val="white"/>
              </w:rPr>
            </w:pPr>
            <w:r>
              <w:rPr>
                <w:highlight w:val="white"/>
              </w:rPr>
              <w:t>M</w:t>
            </w:r>
            <w:r w:rsidR="00397E1E" w:rsidRPr="003B1B27">
              <w:rPr>
                <w:highlight w:val="white"/>
              </w:rPr>
              <w:t>DR-TB cases (foreign-born in [])</w:t>
            </w:r>
          </w:p>
        </w:tc>
      </w:tr>
      <w:tr w:rsidR="00397E1E" w:rsidRPr="003B1B27" w14:paraId="4EDB52E4"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747C74C" w14:textId="77777777" w:rsidR="00397E1E" w:rsidRPr="003B1B27" w:rsidRDefault="00397E1E" w:rsidP="0050291E">
            <w:pPr>
              <w:widowControl w:val="0"/>
            </w:pPr>
            <w:r w:rsidRPr="003B1B27">
              <w:t>Australia</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7B5780A" w14:textId="77777777" w:rsidR="00397E1E" w:rsidRPr="003B1B27" w:rsidRDefault="00397E1E" w:rsidP="0050291E">
            <w:pPr>
              <w:widowControl w:val="0"/>
              <w:jc w:val="right"/>
            </w:pPr>
            <w:r w:rsidRPr="003B1B27">
              <w:t>931,365</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7CAF1C5" w14:textId="77777777" w:rsidR="00397E1E" w:rsidRPr="003B1B27" w:rsidRDefault="00397E1E" w:rsidP="0050291E">
            <w:pPr>
              <w:widowControl w:val="0"/>
              <w:jc w:val="right"/>
            </w:pPr>
            <w:r w:rsidRPr="003B1B27">
              <w:t>1,036,116</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FAA001D" w14:textId="77777777" w:rsidR="00397E1E" w:rsidRPr="003B1B27" w:rsidRDefault="00397E1E" w:rsidP="0050291E">
            <w:pPr>
              <w:widowControl w:val="0"/>
              <w:jc w:val="right"/>
            </w:pPr>
            <w:r w:rsidRPr="003B1B27">
              <w:t>0.90</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7D32196" w14:textId="77777777" w:rsidR="00397E1E" w:rsidRPr="003B1B27" w:rsidRDefault="00397E1E" w:rsidP="0050291E">
            <w:pPr>
              <w:widowControl w:val="0"/>
              <w:jc w:val="right"/>
            </w:pP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9BC7B83" w14:textId="77777777" w:rsidR="00397E1E" w:rsidRPr="003B1B27" w:rsidRDefault="00397E1E" w:rsidP="0050291E">
            <w:pPr>
              <w:widowControl w:val="0"/>
              <w:jc w:val="right"/>
            </w:pPr>
          </w:p>
        </w:tc>
      </w:tr>
      <w:tr w:rsidR="00397E1E" w:rsidRPr="003B1B27" w14:paraId="1C748445"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F07C9DF" w14:textId="77777777" w:rsidR="00397E1E" w:rsidRPr="003B1B27" w:rsidRDefault="00397E1E" w:rsidP="0050291E">
            <w:pPr>
              <w:widowControl w:val="0"/>
            </w:pPr>
            <w:r w:rsidRPr="003B1B27">
              <w:t>Austria</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8D85011" w14:textId="77777777" w:rsidR="00397E1E" w:rsidRPr="003B1B27" w:rsidRDefault="00397E1E" w:rsidP="0050291E">
            <w:pPr>
              <w:widowControl w:val="0"/>
              <w:jc w:val="right"/>
            </w:pPr>
            <w:r w:rsidRPr="003B1B27">
              <w:t>63,034</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D849723" w14:textId="77777777" w:rsidR="00397E1E" w:rsidRPr="003B1B27" w:rsidRDefault="00397E1E" w:rsidP="0050291E">
            <w:pPr>
              <w:widowControl w:val="0"/>
              <w:jc w:val="right"/>
            </w:pPr>
            <w:r w:rsidRPr="003B1B27">
              <w:t>78,322</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2A6D00B" w14:textId="77777777" w:rsidR="00397E1E" w:rsidRPr="003B1B27" w:rsidRDefault="00397E1E" w:rsidP="0050291E">
            <w:pPr>
              <w:widowControl w:val="0"/>
              <w:jc w:val="right"/>
            </w:pPr>
            <w:r w:rsidRPr="003B1B27">
              <w:t>0.80</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487DD8F" w14:textId="77777777" w:rsidR="00397E1E" w:rsidRPr="003B1B27" w:rsidRDefault="00397E1E" w:rsidP="0050291E">
            <w:pPr>
              <w:widowControl w:val="0"/>
              <w:jc w:val="right"/>
            </w:pPr>
            <w:r w:rsidRPr="003B1B27">
              <w:t>583 [364]</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B4B8D31" w14:textId="77777777" w:rsidR="00397E1E" w:rsidRPr="003B1B27" w:rsidRDefault="00397E1E" w:rsidP="0050291E">
            <w:pPr>
              <w:widowControl w:val="0"/>
              <w:jc w:val="right"/>
            </w:pPr>
            <w:r w:rsidRPr="003B1B27">
              <w:t>12 [12]</w:t>
            </w:r>
          </w:p>
        </w:tc>
      </w:tr>
      <w:tr w:rsidR="00397E1E" w:rsidRPr="003B1B27" w14:paraId="746B4CB6"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D02FB19" w14:textId="77777777" w:rsidR="00397E1E" w:rsidRPr="003B1B27" w:rsidRDefault="00397E1E" w:rsidP="0050291E">
            <w:pPr>
              <w:widowControl w:val="0"/>
            </w:pPr>
            <w:r w:rsidRPr="003B1B27">
              <w:t>Belgium</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667B21E" w14:textId="77777777" w:rsidR="00397E1E" w:rsidRPr="003B1B27" w:rsidRDefault="00397E1E" w:rsidP="0050291E">
            <w:pPr>
              <w:widowControl w:val="0"/>
              <w:jc w:val="right"/>
            </w:pPr>
            <w:r w:rsidRPr="003B1B27">
              <w:t>72,608</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329000A" w14:textId="77777777" w:rsidR="00397E1E" w:rsidRPr="003B1B27" w:rsidRDefault="00397E1E" w:rsidP="0050291E">
            <w:pPr>
              <w:widowControl w:val="0"/>
              <w:jc w:val="right"/>
            </w:pPr>
            <w:r w:rsidRPr="003B1B27">
              <w:t>78,592</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6F362FE" w14:textId="77777777" w:rsidR="00397E1E" w:rsidRPr="003B1B27" w:rsidRDefault="00397E1E" w:rsidP="0050291E">
            <w:pPr>
              <w:widowControl w:val="0"/>
              <w:jc w:val="right"/>
            </w:pPr>
            <w:r w:rsidRPr="003B1B27">
              <w:t>0.92</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2295835" w14:textId="77777777" w:rsidR="00397E1E" w:rsidRPr="003B1B27" w:rsidRDefault="00397E1E" w:rsidP="0050291E">
            <w:pPr>
              <w:widowControl w:val="0"/>
              <w:jc w:val="right"/>
            </w:pPr>
            <w:r w:rsidRPr="003B1B27">
              <w:t>988 [519]</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729A9FE" w14:textId="77777777" w:rsidR="00397E1E" w:rsidRPr="003B1B27" w:rsidRDefault="00397E1E" w:rsidP="0050291E">
            <w:pPr>
              <w:widowControl w:val="0"/>
              <w:jc w:val="right"/>
            </w:pPr>
            <w:r w:rsidRPr="003B1B27">
              <w:t>15 [13]</w:t>
            </w:r>
          </w:p>
        </w:tc>
      </w:tr>
      <w:tr w:rsidR="00397E1E" w:rsidRPr="003B1B27" w14:paraId="667E860E"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36AE158" w14:textId="77777777" w:rsidR="00397E1E" w:rsidRPr="003B1B27" w:rsidRDefault="00397E1E" w:rsidP="0050291E">
            <w:pPr>
              <w:widowControl w:val="0"/>
            </w:pPr>
            <w:r w:rsidRPr="003B1B27">
              <w:t>Canada</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653D74B" w14:textId="77777777" w:rsidR="00397E1E" w:rsidRPr="003B1B27" w:rsidRDefault="00397E1E" w:rsidP="0050291E">
            <w:pPr>
              <w:widowControl w:val="0"/>
              <w:jc w:val="right"/>
            </w:pPr>
            <w:r w:rsidRPr="003B1B27">
              <w:t>1,352,339</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977286C" w14:textId="77777777" w:rsidR="00397E1E" w:rsidRPr="003B1B27" w:rsidRDefault="00397E1E" w:rsidP="0050291E">
            <w:pPr>
              <w:widowControl w:val="0"/>
              <w:jc w:val="right"/>
            </w:pPr>
            <w:r w:rsidRPr="003B1B27">
              <w:t>1,549,093</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B56785A" w14:textId="77777777" w:rsidR="00397E1E" w:rsidRPr="003B1B27" w:rsidRDefault="00397E1E" w:rsidP="0050291E">
            <w:pPr>
              <w:widowControl w:val="0"/>
              <w:jc w:val="right"/>
            </w:pPr>
            <w:r w:rsidRPr="003B1B27">
              <w:t>0.87</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F53C241" w14:textId="6F8694EB" w:rsidR="00397E1E" w:rsidRPr="003B1B27" w:rsidRDefault="00681186" w:rsidP="0050291E">
            <w:pPr>
              <w:widowControl w:val="0"/>
              <w:jc w:val="right"/>
            </w:pPr>
            <w:r>
              <w:t>1</w:t>
            </w:r>
            <w:r w:rsidR="00AB079F">
              <w:t>,</w:t>
            </w:r>
            <w:r>
              <w:t>639 [1</w:t>
            </w:r>
            <w:r w:rsidR="00310FE9">
              <w:t>,</w:t>
            </w:r>
            <w:r>
              <w:t>169]</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B4FFBE0" w14:textId="7A8BC72E" w:rsidR="00397E1E" w:rsidRPr="003B1B27" w:rsidRDefault="00E46B28" w:rsidP="0050291E">
            <w:pPr>
              <w:widowControl w:val="0"/>
              <w:jc w:val="right"/>
            </w:pPr>
            <w:r>
              <w:t>22</w:t>
            </w:r>
          </w:p>
        </w:tc>
      </w:tr>
      <w:tr w:rsidR="00397E1E" w:rsidRPr="003B1B27" w14:paraId="3B7DEC89"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EE9C471" w14:textId="77777777" w:rsidR="00397E1E" w:rsidRPr="003B1B27" w:rsidRDefault="00397E1E" w:rsidP="0050291E">
            <w:pPr>
              <w:widowControl w:val="0"/>
            </w:pPr>
            <w:r w:rsidRPr="003B1B27">
              <w:t>Denmark</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921F879" w14:textId="77777777" w:rsidR="00397E1E" w:rsidRPr="003B1B27" w:rsidRDefault="00397E1E" w:rsidP="0050291E">
            <w:pPr>
              <w:widowControl w:val="0"/>
              <w:jc w:val="right"/>
            </w:pPr>
            <w:r w:rsidRPr="003B1B27">
              <w:t>48,809</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745F021" w14:textId="77777777" w:rsidR="00397E1E" w:rsidRPr="003B1B27" w:rsidRDefault="00397E1E" w:rsidP="0050291E">
            <w:pPr>
              <w:widowControl w:val="0"/>
              <w:jc w:val="right"/>
            </w:pPr>
            <w:r w:rsidRPr="003B1B27">
              <w:t>69,886</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11A0857" w14:textId="77777777" w:rsidR="00397E1E" w:rsidRPr="003B1B27" w:rsidRDefault="00397E1E" w:rsidP="0050291E">
            <w:pPr>
              <w:widowControl w:val="0"/>
              <w:jc w:val="right"/>
            </w:pPr>
            <w:r w:rsidRPr="003B1B27">
              <w:t>0.70</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EBED03D" w14:textId="77777777" w:rsidR="00397E1E" w:rsidRPr="003B1B27" w:rsidRDefault="00397E1E" w:rsidP="0050291E">
            <w:pPr>
              <w:widowControl w:val="0"/>
              <w:jc w:val="right"/>
            </w:pPr>
            <w:r w:rsidRPr="003B1B27">
              <w:t>357 [242]</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9479DD0" w14:textId="77777777" w:rsidR="00397E1E" w:rsidRPr="003B1B27" w:rsidRDefault="00397E1E" w:rsidP="0050291E">
            <w:pPr>
              <w:widowControl w:val="0"/>
              <w:jc w:val="right"/>
            </w:pPr>
            <w:r w:rsidRPr="003B1B27">
              <w:t>6 [4]</w:t>
            </w:r>
          </w:p>
        </w:tc>
      </w:tr>
      <w:tr w:rsidR="00397E1E" w:rsidRPr="003B1B27" w14:paraId="4C8BD39D"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8E8118B" w14:textId="77777777" w:rsidR="00397E1E" w:rsidRPr="003B1B27" w:rsidRDefault="00397E1E" w:rsidP="0050291E">
            <w:pPr>
              <w:widowControl w:val="0"/>
            </w:pPr>
            <w:r w:rsidRPr="003B1B27">
              <w:t>Germany</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9F5F02B" w14:textId="77777777" w:rsidR="00397E1E" w:rsidRPr="003B1B27" w:rsidRDefault="00397E1E" w:rsidP="0050291E">
            <w:pPr>
              <w:widowControl w:val="0"/>
              <w:jc w:val="right"/>
            </w:pPr>
            <w:r w:rsidRPr="003B1B27">
              <w:t>1,481,691</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B0B5FF6" w14:textId="77777777" w:rsidR="00397E1E" w:rsidRPr="003B1B27" w:rsidRDefault="00397E1E" w:rsidP="0050291E">
            <w:pPr>
              <w:widowControl w:val="0"/>
              <w:jc w:val="right"/>
            </w:pPr>
            <w:r w:rsidRPr="003B1B27">
              <w:t>1,843,541</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E6D3F00" w14:textId="77777777" w:rsidR="00397E1E" w:rsidRPr="003B1B27" w:rsidRDefault="00397E1E" w:rsidP="0050291E">
            <w:pPr>
              <w:widowControl w:val="0"/>
              <w:jc w:val="right"/>
            </w:pPr>
            <w:r w:rsidRPr="003B1B27">
              <w:t>0.80</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016CCA7" w14:textId="4A8AA3A8" w:rsidR="00397E1E" w:rsidRPr="003B1B27" w:rsidRDefault="00397E1E" w:rsidP="0050291E">
            <w:pPr>
              <w:widowControl w:val="0"/>
              <w:jc w:val="right"/>
            </w:pPr>
            <w:r w:rsidRPr="003B1B27">
              <w:t>5</w:t>
            </w:r>
            <w:r w:rsidR="00AB079F">
              <w:t>,</w:t>
            </w:r>
            <w:r w:rsidRPr="003B1B27">
              <w:t>864 [3969]</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5B5DA7E" w14:textId="77777777" w:rsidR="00397E1E" w:rsidRPr="003B1B27" w:rsidRDefault="00397E1E" w:rsidP="0050291E">
            <w:pPr>
              <w:widowControl w:val="0"/>
              <w:jc w:val="right"/>
            </w:pPr>
            <w:r w:rsidRPr="003B1B27">
              <w:t>120 [109]</w:t>
            </w:r>
          </w:p>
        </w:tc>
      </w:tr>
      <w:tr w:rsidR="00397E1E" w:rsidRPr="003B1B27" w14:paraId="04FEB9F9"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B41FE96" w14:textId="77777777" w:rsidR="00397E1E" w:rsidRPr="003B1B27" w:rsidRDefault="00397E1E" w:rsidP="0050291E">
            <w:pPr>
              <w:widowControl w:val="0"/>
            </w:pPr>
            <w:r w:rsidRPr="003B1B27">
              <w:t>Israel</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DD07E16" w14:textId="77777777" w:rsidR="00397E1E" w:rsidRPr="003B1B27" w:rsidRDefault="00397E1E" w:rsidP="0050291E">
            <w:pPr>
              <w:widowControl w:val="0"/>
              <w:jc w:val="right"/>
            </w:pPr>
            <w:r w:rsidRPr="003B1B27">
              <w:t>207,640</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281D14E" w14:textId="77777777" w:rsidR="00397E1E" w:rsidRPr="003B1B27" w:rsidRDefault="00397E1E" w:rsidP="0050291E">
            <w:pPr>
              <w:widowControl w:val="0"/>
              <w:jc w:val="right"/>
            </w:pPr>
            <w:r w:rsidRPr="003B1B27">
              <w:t>253,145</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94789D5" w14:textId="77777777" w:rsidR="00397E1E" w:rsidRPr="003B1B27" w:rsidRDefault="00397E1E" w:rsidP="0050291E">
            <w:pPr>
              <w:widowControl w:val="0"/>
              <w:jc w:val="right"/>
            </w:pPr>
            <w:r w:rsidRPr="003B1B27">
              <w:t>0.82</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87F8AD1" w14:textId="5D09F335" w:rsidR="00397E1E" w:rsidRPr="003B1B27" w:rsidRDefault="009A5602" w:rsidP="0050291E">
            <w:pPr>
              <w:widowControl w:val="0"/>
              <w:jc w:val="right"/>
            </w:pPr>
            <w:r>
              <w:t xml:space="preserve"> 280 [233]</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FFD56FC" w14:textId="2BB15951" w:rsidR="00397E1E" w:rsidRPr="003B1B27" w:rsidRDefault="009A5602" w:rsidP="0050291E">
            <w:pPr>
              <w:widowControl w:val="0"/>
              <w:jc w:val="right"/>
            </w:pPr>
            <w:r>
              <w:t>11</w:t>
            </w:r>
          </w:p>
        </w:tc>
      </w:tr>
      <w:tr w:rsidR="00397E1E" w:rsidRPr="003B1B27" w14:paraId="2FBC75D3"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B313051" w14:textId="77777777" w:rsidR="00397E1E" w:rsidRPr="003B1B27" w:rsidRDefault="00397E1E" w:rsidP="0050291E">
            <w:pPr>
              <w:widowControl w:val="0"/>
            </w:pPr>
            <w:r w:rsidRPr="003B1B27">
              <w:t>Italy</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917695E" w14:textId="77777777" w:rsidR="00397E1E" w:rsidRPr="003B1B27" w:rsidRDefault="00397E1E" w:rsidP="0050291E">
            <w:pPr>
              <w:widowControl w:val="0"/>
              <w:jc w:val="right"/>
            </w:pPr>
            <w:r w:rsidRPr="003B1B27">
              <w:t>679,994</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232221A" w14:textId="77777777" w:rsidR="00397E1E" w:rsidRPr="003B1B27" w:rsidRDefault="00397E1E" w:rsidP="0050291E">
            <w:pPr>
              <w:widowControl w:val="0"/>
              <w:jc w:val="right"/>
            </w:pPr>
            <w:r w:rsidRPr="003B1B27">
              <w:t>920,734</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85308F4" w14:textId="77777777" w:rsidR="00397E1E" w:rsidRPr="003B1B27" w:rsidRDefault="00397E1E" w:rsidP="0050291E">
            <w:pPr>
              <w:widowControl w:val="0"/>
              <w:jc w:val="right"/>
            </w:pPr>
            <w:r w:rsidRPr="003B1B27">
              <w:t>0.74</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48B3362" w14:textId="47930DD6" w:rsidR="00397E1E" w:rsidRPr="003B1B27" w:rsidRDefault="00AB079F" w:rsidP="0050291E">
            <w:pPr>
              <w:widowControl w:val="0"/>
              <w:jc w:val="right"/>
            </w:pPr>
            <w:r>
              <w:t>3,769 [1</w:t>
            </w:r>
            <w:r w:rsidR="00310FE9">
              <w:t>,</w:t>
            </w:r>
            <w:r>
              <w:t>764]</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B3F2007" w14:textId="09238B7E" w:rsidR="00397E1E" w:rsidRPr="003B1B27" w:rsidRDefault="00B9617A" w:rsidP="0050291E">
            <w:pPr>
              <w:widowControl w:val="0"/>
              <w:jc w:val="right"/>
            </w:pPr>
            <w:r>
              <w:t>70</w:t>
            </w:r>
          </w:p>
        </w:tc>
      </w:tr>
      <w:tr w:rsidR="00397E1E" w:rsidRPr="003B1B27" w14:paraId="0BA379A5"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C00EBDA" w14:textId="77777777" w:rsidR="00397E1E" w:rsidRPr="003B1B27" w:rsidRDefault="00397E1E" w:rsidP="0050291E">
            <w:pPr>
              <w:widowControl w:val="0"/>
            </w:pPr>
            <w:r w:rsidRPr="003B1B27">
              <w:t>Luxembourg</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A64FFFB" w14:textId="77777777" w:rsidR="00397E1E" w:rsidRPr="003B1B27" w:rsidRDefault="00397E1E" w:rsidP="0050291E">
            <w:pPr>
              <w:widowControl w:val="0"/>
              <w:jc w:val="right"/>
            </w:pPr>
            <w:r w:rsidRPr="003B1B27">
              <w:t>1,329</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FBD2EB5" w14:textId="77777777" w:rsidR="00397E1E" w:rsidRPr="003B1B27" w:rsidRDefault="00397E1E" w:rsidP="0050291E">
            <w:pPr>
              <w:widowControl w:val="0"/>
              <w:jc w:val="right"/>
            </w:pPr>
            <w:r w:rsidRPr="003B1B27">
              <w:t>1,602</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7B5863B" w14:textId="77777777" w:rsidR="00397E1E" w:rsidRPr="003B1B27" w:rsidRDefault="00397E1E" w:rsidP="0050291E">
            <w:pPr>
              <w:widowControl w:val="0"/>
              <w:jc w:val="right"/>
            </w:pPr>
            <w:r w:rsidRPr="003B1B27">
              <w:t>0.83</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9EB7347" w14:textId="77777777" w:rsidR="00397E1E" w:rsidRPr="003B1B27" w:rsidRDefault="00397E1E" w:rsidP="0050291E">
            <w:pPr>
              <w:widowControl w:val="0"/>
              <w:jc w:val="right"/>
            </w:pPr>
            <w:r w:rsidRPr="003B1B27">
              <w:t>30 [20]</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8B24F93" w14:textId="77777777" w:rsidR="00397E1E" w:rsidRPr="003B1B27" w:rsidRDefault="00397E1E" w:rsidP="0050291E">
            <w:pPr>
              <w:widowControl w:val="0"/>
              <w:jc w:val="right"/>
            </w:pPr>
            <w:r w:rsidRPr="003B1B27">
              <w:t>0 [0]</w:t>
            </w:r>
          </w:p>
        </w:tc>
      </w:tr>
      <w:tr w:rsidR="00397E1E" w:rsidRPr="003B1B27" w14:paraId="3F5DACCA"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97E6E1C" w14:textId="77777777" w:rsidR="00397E1E" w:rsidRPr="003B1B27" w:rsidRDefault="00397E1E" w:rsidP="0050291E">
            <w:pPr>
              <w:widowControl w:val="0"/>
            </w:pPr>
            <w:r w:rsidRPr="003B1B27">
              <w:t>Netherlands</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252E05F" w14:textId="77777777" w:rsidR="00397E1E" w:rsidRPr="003B1B27" w:rsidRDefault="00397E1E" w:rsidP="0050291E">
            <w:pPr>
              <w:widowControl w:val="0"/>
              <w:jc w:val="right"/>
            </w:pPr>
            <w:r w:rsidRPr="003B1B27">
              <w:t>201,321</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07658D4" w14:textId="77777777" w:rsidR="00397E1E" w:rsidRPr="003B1B27" w:rsidRDefault="00397E1E" w:rsidP="0050291E">
            <w:pPr>
              <w:widowControl w:val="0"/>
              <w:jc w:val="right"/>
            </w:pPr>
            <w:r w:rsidRPr="003B1B27">
              <w:t>252,283</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73A9F53" w14:textId="77777777" w:rsidR="00397E1E" w:rsidRPr="003B1B27" w:rsidRDefault="00397E1E" w:rsidP="0050291E">
            <w:pPr>
              <w:widowControl w:val="0"/>
              <w:jc w:val="right"/>
            </w:pPr>
            <w:r w:rsidRPr="003B1B27">
              <w:t>0.80</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EFEF29D" w14:textId="77777777" w:rsidR="00397E1E" w:rsidRPr="003B1B27" w:rsidRDefault="00397E1E" w:rsidP="0050291E">
            <w:pPr>
              <w:widowControl w:val="0"/>
              <w:jc w:val="right"/>
            </w:pPr>
            <w:r w:rsidRPr="003B1B27">
              <w:t>867 [625]</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5AE6B77" w14:textId="77777777" w:rsidR="00397E1E" w:rsidRPr="003B1B27" w:rsidRDefault="00397E1E" w:rsidP="0050291E">
            <w:pPr>
              <w:widowControl w:val="0"/>
              <w:jc w:val="right"/>
            </w:pPr>
            <w:r w:rsidRPr="003B1B27">
              <w:t>10 [10]</w:t>
            </w:r>
          </w:p>
        </w:tc>
      </w:tr>
      <w:tr w:rsidR="00397E1E" w:rsidRPr="003B1B27" w14:paraId="08A41583"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7BAA544" w14:textId="77777777" w:rsidR="00397E1E" w:rsidRPr="003B1B27" w:rsidRDefault="00397E1E" w:rsidP="0050291E">
            <w:pPr>
              <w:widowControl w:val="0"/>
            </w:pPr>
            <w:r w:rsidRPr="003B1B27">
              <w:t>New Zealand</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E62DA0D" w14:textId="77777777" w:rsidR="00397E1E" w:rsidRPr="003B1B27" w:rsidRDefault="00397E1E" w:rsidP="0050291E">
            <w:pPr>
              <w:widowControl w:val="0"/>
              <w:jc w:val="right"/>
            </w:pPr>
            <w:r w:rsidRPr="003B1B27">
              <w:t>153,171</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153EEFA" w14:textId="77777777" w:rsidR="00397E1E" w:rsidRPr="003B1B27" w:rsidRDefault="00397E1E" w:rsidP="0050291E">
            <w:pPr>
              <w:widowControl w:val="0"/>
              <w:jc w:val="right"/>
            </w:pPr>
            <w:r w:rsidRPr="003B1B27">
              <w:t>163,564</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C03C6E3" w14:textId="77777777" w:rsidR="00397E1E" w:rsidRPr="003B1B27" w:rsidRDefault="00397E1E" w:rsidP="0050291E">
            <w:pPr>
              <w:widowControl w:val="0"/>
              <w:jc w:val="right"/>
            </w:pPr>
            <w:r w:rsidRPr="003B1B27">
              <w:t>0.94</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7F1B2AD" w14:textId="530FABD1" w:rsidR="00397E1E" w:rsidRPr="003B1B27" w:rsidRDefault="009C5A9A" w:rsidP="0050291E">
            <w:pPr>
              <w:widowControl w:val="0"/>
              <w:jc w:val="right"/>
            </w:pPr>
            <w:r>
              <w:t>253 [217]</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E608A3C" w14:textId="6464C19F" w:rsidR="00397E1E" w:rsidRPr="003B1B27" w:rsidRDefault="00491938" w:rsidP="0050291E">
            <w:pPr>
              <w:widowControl w:val="0"/>
              <w:jc w:val="right"/>
            </w:pPr>
            <w:r>
              <w:t>2 [2]</w:t>
            </w:r>
          </w:p>
        </w:tc>
      </w:tr>
      <w:tr w:rsidR="00397E1E" w:rsidRPr="003B1B27" w14:paraId="23C8FC54"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9DA03DB" w14:textId="77777777" w:rsidR="00397E1E" w:rsidRPr="003B1B27" w:rsidRDefault="00397E1E" w:rsidP="0050291E">
            <w:pPr>
              <w:widowControl w:val="0"/>
            </w:pPr>
            <w:r w:rsidRPr="003B1B27">
              <w:t>Norway</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BD2A40D" w14:textId="77777777" w:rsidR="00397E1E" w:rsidRPr="003B1B27" w:rsidRDefault="00397E1E" w:rsidP="0050291E">
            <w:pPr>
              <w:widowControl w:val="0"/>
              <w:jc w:val="right"/>
            </w:pPr>
            <w:r w:rsidRPr="003B1B27">
              <w:t>74,313</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AEC691B" w14:textId="77777777" w:rsidR="00397E1E" w:rsidRPr="003B1B27" w:rsidRDefault="00397E1E" w:rsidP="0050291E">
            <w:pPr>
              <w:widowControl w:val="0"/>
              <w:jc w:val="right"/>
            </w:pPr>
            <w:r w:rsidRPr="003B1B27">
              <w:t>109,176</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A88F73E" w14:textId="77777777" w:rsidR="00397E1E" w:rsidRPr="003B1B27" w:rsidRDefault="00397E1E" w:rsidP="0050291E">
            <w:pPr>
              <w:widowControl w:val="0"/>
              <w:jc w:val="right"/>
            </w:pPr>
            <w:r w:rsidRPr="003B1B27">
              <w:t>0.68</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381D57A" w14:textId="77777777" w:rsidR="00397E1E" w:rsidRPr="003B1B27" w:rsidRDefault="00397E1E" w:rsidP="0050291E">
            <w:pPr>
              <w:widowControl w:val="0"/>
              <w:jc w:val="right"/>
            </w:pPr>
            <w:r w:rsidRPr="003B1B27">
              <w:t>318 [282]</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6E75586" w14:textId="77777777" w:rsidR="00397E1E" w:rsidRPr="003B1B27" w:rsidRDefault="00397E1E" w:rsidP="0050291E">
            <w:pPr>
              <w:widowControl w:val="0"/>
              <w:jc w:val="right"/>
            </w:pPr>
            <w:r w:rsidRPr="003B1B27">
              <w:t>5 [5]</w:t>
            </w:r>
          </w:p>
        </w:tc>
      </w:tr>
      <w:tr w:rsidR="00397E1E" w:rsidRPr="003B1B27" w14:paraId="22A5EE7D"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084E5B9" w14:textId="77777777" w:rsidR="00397E1E" w:rsidRPr="003B1B27" w:rsidRDefault="00397E1E" w:rsidP="0050291E">
            <w:pPr>
              <w:widowControl w:val="0"/>
            </w:pPr>
            <w:r w:rsidRPr="003B1B27">
              <w:t>Sweden</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56DE7CA" w14:textId="77777777" w:rsidR="00397E1E" w:rsidRPr="003B1B27" w:rsidRDefault="00397E1E" w:rsidP="0050291E">
            <w:pPr>
              <w:widowControl w:val="0"/>
              <w:jc w:val="right"/>
            </w:pPr>
            <w:r w:rsidRPr="003B1B27">
              <w:t>131,461</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461F458" w14:textId="77777777" w:rsidR="00397E1E" w:rsidRPr="003B1B27" w:rsidRDefault="00397E1E" w:rsidP="0050291E">
            <w:pPr>
              <w:widowControl w:val="0"/>
              <w:jc w:val="right"/>
            </w:pPr>
            <w:r w:rsidRPr="003B1B27">
              <w:t>172,289</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CE7A424" w14:textId="77777777" w:rsidR="00397E1E" w:rsidRPr="003B1B27" w:rsidRDefault="00397E1E" w:rsidP="0050291E">
            <w:pPr>
              <w:widowControl w:val="0"/>
              <w:jc w:val="right"/>
            </w:pPr>
            <w:r w:rsidRPr="003B1B27">
              <w:t>0.76</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D90E08D" w14:textId="77777777" w:rsidR="00397E1E" w:rsidRPr="003B1B27" w:rsidRDefault="00397E1E" w:rsidP="0050291E">
            <w:pPr>
              <w:widowControl w:val="0"/>
              <w:jc w:val="right"/>
            </w:pPr>
            <w:r w:rsidRPr="003B1B27">
              <w:t>821 [735]</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A037B81" w14:textId="77777777" w:rsidR="00397E1E" w:rsidRPr="003B1B27" w:rsidRDefault="00397E1E" w:rsidP="0050291E">
            <w:pPr>
              <w:widowControl w:val="0"/>
              <w:jc w:val="right"/>
            </w:pPr>
            <w:r w:rsidRPr="003B1B27">
              <w:t>22 [21]</w:t>
            </w:r>
          </w:p>
        </w:tc>
      </w:tr>
      <w:tr w:rsidR="00397E1E" w:rsidRPr="003B1B27" w14:paraId="3CAD3806"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2BAF718" w14:textId="77777777" w:rsidR="00397E1E" w:rsidRPr="003B1B27" w:rsidRDefault="00397E1E" w:rsidP="0050291E">
            <w:pPr>
              <w:widowControl w:val="0"/>
            </w:pPr>
            <w:r w:rsidRPr="003B1B27">
              <w:t>Switzerland</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9A62AB5" w14:textId="77777777" w:rsidR="00397E1E" w:rsidRPr="003B1B27" w:rsidRDefault="00397E1E" w:rsidP="0050291E">
            <w:pPr>
              <w:widowControl w:val="0"/>
              <w:jc w:val="right"/>
            </w:pPr>
            <w:r w:rsidRPr="003B1B27">
              <w:t>91,695</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6C15D8A" w14:textId="77777777" w:rsidR="00397E1E" w:rsidRPr="003B1B27" w:rsidRDefault="00397E1E" w:rsidP="0050291E">
            <w:pPr>
              <w:widowControl w:val="0"/>
              <w:jc w:val="right"/>
            </w:pPr>
            <w:r w:rsidRPr="003B1B27">
              <w:t>151,948</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32E2D4E" w14:textId="77777777" w:rsidR="00397E1E" w:rsidRPr="003B1B27" w:rsidRDefault="00397E1E" w:rsidP="0050291E">
            <w:pPr>
              <w:widowControl w:val="0"/>
              <w:jc w:val="right"/>
            </w:pPr>
            <w:r w:rsidRPr="003B1B27">
              <w:t>0.60</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D8CEFAF" w14:textId="35452BA4" w:rsidR="00397E1E" w:rsidRPr="003B1B27" w:rsidRDefault="00B9617A" w:rsidP="0050291E">
            <w:pPr>
              <w:widowControl w:val="0"/>
              <w:jc w:val="right"/>
            </w:pPr>
            <w:r>
              <w:t>564 [428]</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2D4116D" w14:textId="5B509979" w:rsidR="00397E1E" w:rsidRPr="003B1B27" w:rsidRDefault="00B9617A" w:rsidP="0050291E">
            <w:pPr>
              <w:widowControl w:val="0"/>
              <w:jc w:val="right"/>
            </w:pPr>
            <w:r>
              <w:t>11</w:t>
            </w:r>
          </w:p>
        </w:tc>
      </w:tr>
      <w:tr w:rsidR="00397E1E" w:rsidRPr="003B1B27" w14:paraId="7BED09F6"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C4B0536" w14:textId="77777777" w:rsidR="00397E1E" w:rsidRPr="003B1B27" w:rsidRDefault="00397E1E" w:rsidP="0050291E">
            <w:pPr>
              <w:widowControl w:val="0"/>
            </w:pPr>
            <w:r w:rsidRPr="003B1B27">
              <w:lastRenderedPageBreak/>
              <w:t>United Kingdom</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513C9F3" w14:textId="77777777" w:rsidR="00397E1E" w:rsidRPr="003B1B27" w:rsidRDefault="00397E1E" w:rsidP="0050291E">
            <w:pPr>
              <w:widowControl w:val="0"/>
              <w:jc w:val="right"/>
            </w:pPr>
            <w:r w:rsidRPr="003B1B27">
              <w:t>1,591,934</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337473F" w14:textId="77777777" w:rsidR="00397E1E" w:rsidRPr="003B1B27" w:rsidRDefault="00397E1E" w:rsidP="0050291E">
            <w:pPr>
              <w:widowControl w:val="0"/>
              <w:jc w:val="right"/>
            </w:pPr>
            <w:r w:rsidRPr="003B1B27">
              <w:t>1,759,494</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AB4F8CE" w14:textId="77777777" w:rsidR="00397E1E" w:rsidRPr="003B1B27" w:rsidRDefault="00397E1E" w:rsidP="0050291E">
            <w:pPr>
              <w:widowControl w:val="0"/>
              <w:jc w:val="right"/>
            </w:pPr>
            <w:r w:rsidRPr="003B1B27">
              <w:t>0.90</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BB9C42A" w14:textId="1B0FC8B2" w:rsidR="00397E1E" w:rsidRPr="003B1B27" w:rsidRDefault="00397E1E" w:rsidP="0050291E">
            <w:pPr>
              <w:widowControl w:val="0"/>
              <w:jc w:val="right"/>
            </w:pPr>
            <w:r w:rsidRPr="003B1B27">
              <w:t>6</w:t>
            </w:r>
            <w:r w:rsidR="00AB079F">
              <w:t>,</w:t>
            </w:r>
            <w:r w:rsidRPr="003B1B27">
              <w:t>240 [4</w:t>
            </w:r>
            <w:r w:rsidR="00310FE9">
              <w:t>,</w:t>
            </w:r>
            <w:r w:rsidRPr="003B1B27">
              <w:t>312]</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0A7441F" w14:textId="77777777" w:rsidR="00397E1E" w:rsidRPr="003B1B27" w:rsidRDefault="00397E1E" w:rsidP="0050291E">
            <w:pPr>
              <w:widowControl w:val="0"/>
              <w:jc w:val="right"/>
            </w:pPr>
            <w:r w:rsidRPr="003B1B27">
              <w:t>49 [42]</w:t>
            </w:r>
          </w:p>
        </w:tc>
      </w:tr>
      <w:tr w:rsidR="00397E1E" w:rsidRPr="003B1B27" w14:paraId="3DF2D0A9" w14:textId="77777777" w:rsidTr="0050291E">
        <w:tc>
          <w:tcPr>
            <w:tcW w:w="184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FA4251E" w14:textId="77777777" w:rsidR="00397E1E" w:rsidRPr="003B1B27" w:rsidRDefault="00397E1E" w:rsidP="0050291E">
            <w:pPr>
              <w:widowControl w:val="0"/>
            </w:pPr>
            <w:r w:rsidRPr="003B1B27">
              <w:t>USA</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730C863" w14:textId="77777777" w:rsidR="00397E1E" w:rsidRPr="003B1B27" w:rsidRDefault="00397E1E" w:rsidP="0050291E">
            <w:pPr>
              <w:widowControl w:val="0"/>
              <w:jc w:val="right"/>
            </w:pPr>
            <w:r w:rsidRPr="003B1B27">
              <w:t>5,301,978</w:t>
            </w:r>
          </w:p>
        </w:tc>
        <w:tc>
          <w:tcPr>
            <w:tcW w:w="13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5846BA9" w14:textId="77777777" w:rsidR="00397E1E" w:rsidRPr="003B1B27" w:rsidRDefault="00397E1E" w:rsidP="0050291E">
            <w:pPr>
              <w:widowControl w:val="0"/>
              <w:jc w:val="right"/>
            </w:pPr>
            <w:r w:rsidRPr="003B1B27">
              <w:t>6,052,656</w:t>
            </w:r>
          </w:p>
        </w:tc>
        <w:tc>
          <w:tcPr>
            <w:tcW w:w="96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423093C" w14:textId="77777777" w:rsidR="00397E1E" w:rsidRPr="003B1B27" w:rsidRDefault="00397E1E" w:rsidP="0050291E">
            <w:pPr>
              <w:widowControl w:val="0"/>
              <w:jc w:val="right"/>
            </w:pPr>
            <w:r w:rsidRPr="003B1B27">
              <w:t>0.88</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F2630A4" w14:textId="30D3DB23" w:rsidR="00397E1E" w:rsidRPr="003B1B27" w:rsidRDefault="00AB079F" w:rsidP="0050291E">
            <w:pPr>
              <w:widowControl w:val="0"/>
              <w:jc w:val="right"/>
            </w:pPr>
            <w:r>
              <w:t>9,557 [6,350]</w:t>
            </w:r>
          </w:p>
        </w:tc>
        <w:tc>
          <w:tcPr>
            <w:tcW w:w="165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724E85B" w14:textId="42A82877" w:rsidR="00397E1E" w:rsidRPr="003B1B27" w:rsidRDefault="00D15259" w:rsidP="0050291E">
            <w:pPr>
              <w:widowControl w:val="0"/>
              <w:jc w:val="right"/>
            </w:pPr>
            <w:r>
              <w:t>73 [63]</w:t>
            </w:r>
          </w:p>
        </w:tc>
      </w:tr>
    </w:tbl>
    <w:p w14:paraId="7E598106" w14:textId="77777777" w:rsidR="00287D8C" w:rsidRDefault="00287D8C" w:rsidP="00397E1E"/>
    <w:p w14:paraId="273BC8ED" w14:textId="100080CA" w:rsidR="00397E1E" w:rsidRPr="003B1B27" w:rsidRDefault="00397E1E" w:rsidP="00397E1E">
      <w:r w:rsidRPr="003B1B27">
        <w:rPr>
          <w:noProof/>
        </w:rPr>
        <w:drawing>
          <wp:inline distT="114300" distB="114300" distL="114300" distR="114300" wp14:anchorId="5F57D868" wp14:editId="69410133">
            <wp:extent cx="5943600" cy="2950789"/>
            <wp:effectExtent l="0" t="0" r="0" b="2540"/>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5943600" cy="2950789"/>
                    </a:xfrm>
                    <a:prstGeom prst="rect">
                      <a:avLst/>
                    </a:prstGeom>
                    <a:ln/>
                  </pic:spPr>
                </pic:pic>
              </a:graphicData>
            </a:graphic>
          </wp:inline>
        </w:drawing>
      </w:r>
    </w:p>
    <w:p w14:paraId="4EC06DB3" w14:textId="42085DF0" w:rsidR="00A22373" w:rsidRPr="003F0F1A" w:rsidRDefault="00397E1E" w:rsidP="00A22373">
      <w:pPr>
        <w:rPr>
          <w:rFonts w:eastAsia="Times New Roman"/>
          <w:i/>
          <w:color w:val="FF0000"/>
        </w:rPr>
      </w:pPr>
      <w:r w:rsidRPr="003B1B27">
        <w:rPr>
          <w:i/>
        </w:rPr>
        <w:t xml:space="preserve">Figure 1: </w:t>
      </w:r>
      <w:r w:rsidR="00DA73F3">
        <w:rPr>
          <w:i/>
        </w:rPr>
        <w:t>C</w:t>
      </w:r>
      <w:r w:rsidRPr="003B1B27">
        <w:rPr>
          <w:i/>
        </w:rPr>
        <w:t xml:space="preserve">ountries with </w:t>
      </w:r>
      <w:r w:rsidR="00DA73F3">
        <w:rPr>
          <w:i/>
        </w:rPr>
        <w:t xml:space="preserve">WHO-reported </w:t>
      </w:r>
      <w:r w:rsidRPr="003B1B27">
        <w:rPr>
          <w:i/>
        </w:rPr>
        <w:t>drug resistance survey/surveillance data disaggregated by sex, showing those with strong evidence (p-value&lt;0.</w:t>
      </w:r>
      <w:r w:rsidR="00BF6FF7" w:rsidRPr="003B1B27">
        <w:rPr>
          <w:i/>
        </w:rPr>
        <w:t>0</w:t>
      </w:r>
      <w:r w:rsidR="00BF6FF7">
        <w:rPr>
          <w:i/>
        </w:rPr>
        <w:t>1 and effect size&gt;10%</w:t>
      </w:r>
      <w:r w:rsidRPr="003B1B27">
        <w:rPr>
          <w:i/>
        </w:rPr>
        <w:t xml:space="preserve">), </w:t>
      </w:r>
      <w:r w:rsidR="00241202">
        <w:rPr>
          <w:i/>
        </w:rPr>
        <w:t xml:space="preserve"> </w:t>
      </w:r>
      <w:r w:rsidRPr="003B1B27">
        <w:rPr>
          <w:i/>
        </w:rPr>
        <w:t>or weak evidence (</w:t>
      </w:r>
      <w:r w:rsidR="008D0161">
        <w:rPr>
          <w:i/>
        </w:rPr>
        <w:t>0.</w:t>
      </w:r>
      <w:r w:rsidR="00BF6FF7">
        <w:rPr>
          <w:i/>
        </w:rPr>
        <w:t>05</w:t>
      </w:r>
      <w:r w:rsidR="008D0161">
        <w:rPr>
          <w:i/>
        </w:rPr>
        <w:t>&lt;</w:t>
      </w:r>
      <w:r w:rsidRPr="003B1B27">
        <w:rPr>
          <w:i/>
        </w:rPr>
        <w:t>p-value&lt;0.1</w:t>
      </w:r>
      <w:r w:rsidR="00BF6FF7">
        <w:rPr>
          <w:i/>
        </w:rPr>
        <w:t xml:space="preserve"> and effect size&gt;25%</w:t>
      </w:r>
      <w:r w:rsidRPr="003B1B27">
        <w:rPr>
          <w:i/>
        </w:rPr>
        <w:t>)</w:t>
      </w:r>
      <w:r w:rsidRPr="00B52D3E">
        <w:rPr>
          <w:i/>
        </w:rPr>
        <w:t xml:space="preserve"> </w:t>
      </w:r>
      <w:bookmarkStart w:id="41" w:name="_Hlk39674100"/>
      <w:r w:rsidR="00A22373" w:rsidRPr="00B52D3E">
        <w:rPr>
          <w:i/>
        </w:rPr>
        <w:t>for an association between sex and risk of MDR/RR-TB amongst TB patients. In blue, there is evidence of an association between male sex and risk, in red between female sex and risk. Countries in grey have sex disaggregated data but no evidence of an association.</w:t>
      </w:r>
    </w:p>
    <w:bookmarkEnd w:id="41"/>
    <w:p w14:paraId="4D1DF3ED" w14:textId="77777777" w:rsidR="00397E1E" w:rsidRPr="003B1B27" w:rsidRDefault="00397E1E" w:rsidP="00A22373">
      <w:pPr>
        <w:jc w:val="both"/>
        <w:rPr>
          <w:highlight w:val="white"/>
        </w:rPr>
      </w:pPr>
    </w:p>
    <w:p w14:paraId="1123AD68" w14:textId="77777777" w:rsidR="00397E1E" w:rsidRPr="003B1B27" w:rsidRDefault="00397E1E" w:rsidP="00397E1E">
      <w:pPr>
        <w:rPr>
          <w:highlight w:val="white"/>
        </w:rPr>
      </w:pPr>
      <w:r w:rsidRPr="003B1B27">
        <w:rPr>
          <w:noProof/>
          <w:highlight w:val="white"/>
        </w:rPr>
        <w:drawing>
          <wp:inline distT="114300" distB="114300" distL="114300" distR="114300" wp14:anchorId="0C9CE257" wp14:editId="026BD7A7">
            <wp:extent cx="5943598" cy="2971798"/>
            <wp:effectExtent l="0" t="0" r="635" b="635"/>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cstate="print">
                      <a:extLst>
                        <a:ext uri="{28A0092B-C50C-407E-A947-70E740481C1C}">
                          <a14:useLocalDpi xmlns:a14="http://schemas.microsoft.com/office/drawing/2010/main" val="0"/>
                        </a:ext>
                      </a:extLst>
                    </a:blip>
                    <a:stretch>
                      <a:fillRect/>
                    </a:stretch>
                  </pic:blipFill>
                  <pic:spPr>
                    <a:xfrm>
                      <a:off x="0" y="0"/>
                      <a:ext cx="5943598" cy="2971798"/>
                    </a:xfrm>
                    <a:prstGeom prst="rect">
                      <a:avLst/>
                    </a:prstGeom>
                    <a:ln/>
                  </pic:spPr>
                </pic:pic>
              </a:graphicData>
            </a:graphic>
          </wp:inline>
        </w:drawing>
      </w:r>
    </w:p>
    <w:p w14:paraId="20C02E3F" w14:textId="43FE7EFE" w:rsidR="00397E1E" w:rsidRPr="003B1B27" w:rsidRDefault="00397E1E" w:rsidP="00397E1E">
      <w:pPr>
        <w:jc w:val="both"/>
        <w:rPr>
          <w:i/>
        </w:rPr>
      </w:pPr>
      <w:r w:rsidRPr="003B1B27">
        <w:rPr>
          <w:i/>
        </w:rPr>
        <w:lastRenderedPageBreak/>
        <w:t>Figure 2: Forest plot showing</w:t>
      </w:r>
      <w:r w:rsidR="00A22679" w:rsidRPr="00A22679">
        <w:t xml:space="preserve"> </w:t>
      </w:r>
      <w:r w:rsidR="00344129" w:rsidRPr="00344129">
        <w:rPr>
          <w:i/>
          <w:iCs/>
        </w:rPr>
        <w:t>M</w:t>
      </w:r>
      <w:r w:rsidR="00A22679" w:rsidRPr="003B1B27">
        <w:rPr>
          <w:i/>
        </w:rPr>
        <w:t>DR</w:t>
      </w:r>
      <w:r w:rsidR="001633FD">
        <w:rPr>
          <w:i/>
        </w:rPr>
        <w:t>/RR</w:t>
      </w:r>
      <w:r w:rsidR="00A22679" w:rsidRPr="003B1B27">
        <w:rPr>
          <w:i/>
        </w:rPr>
        <w:t xml:space="preserve">-TB </w:t>
      </w:r>
      <w:r w:rsidR="00A22679" w:rsidRPr="00A22679">
        <w:rPr>
          <w:i/>
        </w:rPr>
        <w:t>M:F</w:t>
      </w:r>
      <w:r w:rsidRPr="003B1B27">
        <w:rPr>
          <w:i/>
        </w:rPr>
        <w:t xml:space="preserve"> risk ratio and 95% confidence interval for </w:t>
      </w:r>
      <w:r w:rsidR="00A22679">
        <w:rPr>
          <w:i/>
        </w:rPr>
        <w:t xml:space="preserve">by </w:t>
      </w:r>
      <w:r w:rsidRPr="003B1B27">
        <w:rPr>
          <w:i/>
        </w:rPr>
        <w:t>WHO region</w:t>
      </w:r>
      <w:r w:rsidR="0083073F">
        <w:rPr>
          <w:i/>
        </w:rPr>
        <w:t xml:space="preserve"> or setting of interest</w:t>
      </w:r>
      <w:r w:rsidRPr="003B1B27">
        <w:rPr>
          <w:i/>
        </w:rPr>
        <w:t xml:space="preserve"> </w:t>
      </w:r>
      <w:r w:rsidR="0083073F">
        <w:rPr>
          <w:i/>
        </w:rPr>
        <w:t>(countries where the majority of TB is found in the foreign-born population MIG,</w:t>
      </w:r>
      <w:r w:rsidR="0083073F" w:rsidRPr="003B1B27">
        <w:rPr>
          <w:i/>
        </w:rPr>
        <w:t xml:space="preserve"> </w:t>
      </w:r>
      <w:r w:rsidRPr="003B1B27">
        <w:rPr>
          <w:i/>
        </w:rPr>
        <w:t>Region of the Americas AMR, Western Pacific Region WPR, South-East Asia Region SEA, Eastern Mediterranean Region EMR, European Region EU</w:t>
      </w:r>
      <w:r w:rsidR="0083073F">
        <w:rPr>
          <w:i/>
        </w:rPr>
        <w:t>R, Former Soviet Union FSU</w:t>
      </w:r>
      <w:r w:rsidRPr="003B1B27">
        <w:rPr>
          <w:i/>
        </w:rPr>
        <w:t xml:space="preserve"> and African Region AFR). Data among all (new and retreated) cases are presented.</w:t>
      </w:r>
    </w:p>
    <w:p w14:paraId="07BAFAF6" w14:textId="77777777" w:rsidR="00397E1E" w:rsidRPr="003B1B27" w:rsidRDefault="00397E1E" w:rsidP="00397E1E">
      <w:pPr>
        <w:rPr>
          <w:highlight w:val="white"/>
        </w:rPr>
      </w:pPr>
    </w:p>
    <w:p w14:paraId="2B3A5B34" w14:textId="77777777" w:rsidR="00397E1E" w:rsidRPr="003B1B27" w:rsidRDefault="00397E1E" w:rsidP="00397E1E">
      <w:r w:rsidRPr="003B1B27">
        <w:rPr>
          <w:noProof/>
        </w:rPr>
        <w:drawing>
          <wp:inline distT="114300" distB="114300" distL="114300" distR="114300" wp14:anchorId="1F1A1FCF" wp14:editId="5E13C6AD">
            <wp:extent cx="2643188" cy="2643188"/>
            <wp:effectExtent l="0" t="0" r="5080" b="508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2643188" cy="2643188"/>
                    </a:xfrm>
                    <a:prstGeom prst="rect">
                      <a:avLst/>
                    </a:prstGeom>
                    <a:ln/>
                  </pic:spPr>
                </pic:pic>
              </a:graphicData>
            </a:graphic>
          </wp:inline>
        </w:drawing>
      </w:r>
    </w:p>
    <w:p w14:paraId="78C99754" w14:textId="77777777" w:rsidR="00397E1E" w:rsidRPr="003B1B27" w:rsidRDefault="00397E1E" w:rsidP="00397E1E">
      <w:r w:rsidRPr="003B1B27">
        <w:rPr>
          <w:noProof/>
        </w:rPr>
        <w:drawing>
          <wp:inline distT="114300" distB="114300" distL="114300" distR="114300" wp14:anchorId="505B83E0" wp14:editId="53BB5505">
            <wp:extent cx="2652713" cy="2652713"/>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2652713" cy="2652713"/>
                    </a:xfrm>
                    <a:prstGeom prst="rect">
                      <a:avLst/>
                    </a:prstGeom>
                    <a:ln/>
                  </pic:spPr>
                </pic:pic>
              </a:graphicData>
            </a:graphic>
          </wp:inline>
        </w:drawing>
      </w:r>
      <w:r w:rsidRPr="003B1B27">
        <w:rPr>
          <w:noProof/>
        </w:rPr>
        <w:drawing>
          <wp:inline distT="114300" distB="114300" distL="114300" distR="114300" wp14:anchorId="45AF2F45" wp14:editId="792A2F4B">
            <wp:extent cx="2633663" cy="2633663"/>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2633663" cy="2633663"/>
                    </a:xfrm>
                    <a:prstGeom prst="rect">
                      <a:avLst/>
                    </a:prstGeom>
                    <a:ln/>
                  </pic:spPr>
                </pic:pic>
              </a:graphicData>
            </a:graphic>
          </wp:inline>
        </w:drawing>
      </w:r>
    </w:p>
    <w:p w14:paraId="68BF6F9E" w14:textId="6305D761" w:rsidR="00397E1E" w:rsidRPr="003B1B27" w:rsidRDefault="00397E1E" w:rsidP="00397E1E">
      <w:pPr>
        <w:jc w:val="both"/>
        <w:rPr>
          <w:highlight w:val="white"/>
        </w:rPr>
      </w:pPr>
      <w:r w:rsidRPr="003B1B27">
        <w:rPr>
          <w:i/>
        </w:rPr>
        <w:t>Figure 3: MDR</w:t>
      </w:r>
      <w:r w:rsidR="001633FD">
        <w:rPr>
          <w:i/>
        </w:rPr>
        <w:t>/RR</w:t>
      </w:r>
      <w:r w:rsidRPr="003B1B27">
        <w:rPr>
          <w:i/>
        </w:rPr>
        <w:t xml:space="preserve">-TB burden </w:t>
      </w:r>
      <w:r w:rsidR="003A2A2A">
        <w:rPr>
          <w:i/>
        </w:rPr>
        <w:t>compared to</w:t>
      </w:r>
      <w:r w:rsidRPr="003B1B27">
        <w:rPr>
          <w:i/>
        </w:rPr>
        <w:t xml:space="preserve"> </w:t>
      </w:r>
      <w:r w:rsidR="00ED720F">
        <w:rPr>
          <w:i/>
        </w:rPr>
        <w:t>M</w:t>
      </w:r>
      <w:r w:rsidR="00DA73F3">
        <w:rPr>
          <w:i/>
        </w:rPr>
        <w:t>DR</w:t>
      </w:r>
      <w:r w:rsidR="001633FD">
        <w:rPr>
          <w:i/>
        </w:rPr>
        <w:t>/RR</w:t>
      </w:r>
      <w:r w:rsidR="00DA73F3">
        <w:rPr>
          <w:i/>
        </w:rPr>
        <w:t xml:space="preserve">-TB </w:t>
      </w:r>
      <w:proofErr w:type="gramStart"/>
      <w:r w:rsidR="00A22679" w:rsidRPr="00A22679">
        <w:rPr>
          <w:i/>
        </w:rPr>
        <w:t>M:F</w:t>
      </w:r>
      <w:proofErr w:type="gramEnd"/>
      <w:r w:rsidR="00A22679" w:rsidRPr="00A22679">
        <w:rPr>
          <w:i/>
        </w:rPr>
        <w:t xml:space="preserve"> </w:t>
      </w:r>
      <w:r w:rsidRPr="003B1B27">
        <w:rPr>
          <w:i/>
        </w:rPr>
        <w:t>risk ratio by country. Data among all (new and retreated) cases are presented, where each circle represents a country where the size is scaled to the number of sex-disaggreg</w:t>
      </w:r>
      <w:r w:rsidR="00305CB6">
        <w:rPr>
          <w:i/>
        </w:rPr>
        <w:t>a</w:t>
      </w:r>
      <w:r w:rsidRPr="003B1B27">
        <w:rPr>
          <w:i/>
        </w:rPr>
        <w:t xml:space="preserve">ted DST results available. </w:t>
      </w:r>
      <w:r w:rsidR="00FD790B">
        <w:rPr>
          <w:i/>
        </w:rPr>
        <w:t>Black</w:t>
      </w:r>
      <w:r w:rsidR="00EC0CE8">
        <w:rPr>
          <w:i/>
        </w:rPr>
        <w:t xml:space="preserve"> line</w:t>
      </w:r>
      <w:r w:rsidR="00FD790B">
        <w:rPr>
          <w:i/>
        </w:rPr>
        <w:t>s</w:t>
      </w:r>
      <w:r w:rsidR="00EC0CE8">
        <w:rPr>
          <w:i/>
        </w:rPr>
        <w:t xml:space="preserve"> </w:t>
      </w:r>
      <w:r w:rsidR="00FD790B">
        <w:rPr>
          <w:i/>
        </w:rPr>
        <w:t>indicate</w:t>
      </w:r>
      <w:r w:rsidR="00EC0CE8">
        <w:rPr>
          <w:i/>
        </w:rPr>
        <w:t xml:space="preserve"> the </w:t>
      </w:r>
      <w:r w:rsidR="00FD790B">
        <w:rPr>
          <w:i/>
        </w:rPr>
        <w:t xml:space="preserve">weighted linear regression </w:t>
      </w:r>
      <w:r w:rsidR="00EC0CE8">
        <w:rPr>
          <w:i/>
        </w:rPr>
        <w:t xml:space="preserve">best-fit. </w:t>
      </w:r>
      <w:proofErr w:type="spellStart"/>
      <w:r w:rsidRPr="003B1B27">
        <w:rPr>
          <w:i/>
        </w:rPr>
        <w:t>Colours</w:t>
      </w:r>
      <w:proofErr w:type="spellEnd"/>
      <w:r w:rsidRPr="003B1B27">
        <w:rPr>
          <w:i/>
        </w:rPr>
        <w:t xml:space="preserve"> indicate the WHO region </w:t>
      </w:r>
      <w:r w:rsidR="00305CB6">
        <w:rPr>
          <w:i/>
        </w:rPr>
        <w:t>for</w:t>
      </w:r>
      <w:r w:rsidRPr="003B1B27">
        <w:rPr>
          <w:i/>
        </w:rPr>
        <w:t xml:space="preserve"> each country (African Region in yellow, Region of the Americas in red, Eastern Mediterranean Region in turquoise, European </w:t>
      </w:r>
      <w:r w:rsidR="008B7D5B">
        <w:rPr>
          <w:i/>
        </w:rPr>
        <w:t>R</w:t>
      </w:r>
      <w:r w:rsidRPr="003B1B27">
        <w:rPr>
          <w:i/>
        </w:rPr>
        <w:t>egion in blue, South-East Asia Region in green and Western Pacific Region in orange).</w:t>
      </w:r>
      <w:r w:rsidR="00EC0CE8">
        <w:rPr>
          <w:i/>
        </w:rPr>
        <w:t xml:space="preserve"> A risk ratio greater than 1 suggests that, among those with TB, </w:t>
      </w:r>
      <w:r w:rsidR="00EC0CE8" w:rsidRPr="00EC0CE8">
        <w:rPr>
          <w:i/>
          <w:iCs/>
          <w:highlight w:val="white"/>
        </w:rPr>
        <w:t xml:space="preserve">men were more at risk of </w:t>
      </w:r>
      <w:r w:rsidR="00ED720F">
        <w:rPr>
          <w:i/>
          <w:iCs/>
          <w:highlight w:val="white"/>
        </w:rPr>
        <w:t>M</w:t>
      </w:r>
      <w:r w:rsidR="00EC0CE8" w:rsidRPr="00EC0CE8">
        <w:rPr>
          <w:i/>
          <w:iCs/>
          <w:highlight w:val="white"/>
        </w:rPr>
        <w:t>DR</w:t>
      </w:r>
      <w:r w:rsidR="001633FD">
        <w:rPr>
          <w:i/>
          <w:iCs/>
          <w:highlight w:val="white"/>
        </w:rPr>
        <w:t>/RR</w:t>
      </w:r>
      <w:r w:rsidR="00EC0CE8" w:rsidRPr="00EC0CE8">
        <w:rPr>
          <w:i/>
          <w:iCs/>
          <w:highlight w:val="white"/>
        </w:rPr>
        <w:t>-TB than women</w:t>
      </w:r>
      <w:r w:rsidR="00EC0CE8">
        <w:rPr>
          <w:i/>
          <w:iCs/>
          <w:highlight w:val="white"/>
        </w:rPr>
        <w:t xml:space="preserve">, while a risk ratio less than 1 </w:t>
      </w:r>
      <w:r w:rsidR="00EC0CE8">
        <w:rPr>
          <w:i/>
        </w:rPr>
        <w:t>suggests that, among those with TB, wo</w:t>
      </w:r>
      <w:r w:rsidR="00EC0CE8" w:rsidRPr="00EC0CE8">
        <w:rPr>
          <w:i/>
          <w:iCs/>
          <w:highlight w:val="white"/>
        </w:rPr>
        <w:t xml:space="preserve">men were more at risk of </w:t>
      </w:r>
      <w:r w:rsidR="00ED720F">
        <w:rPr>
          <w:i/>
          <w:iCs/>
          <w:highlight w:val="white"/>
        </w:rPr>
        <w:t>M</w:t>
      </w:r>
      <w:r w:rsidR="00EC0CE8" w:rsidRPr="00EC0CE8">
        <w:rPr>
          <w:i/>
          <w:iCs/>
          <w:highlight w:val="white"/>
        </w:rPr>
        <w:t>DR</w:t>
      </w:r>
      <w:r w:rsidR="001633FD">
        <w:rPr>
          <w:i/>
          <w:iCs/>
          <w:highlight w:val="white"/>
        </w:rPr>
        <w:t>/RR</w:t>
      </w:r>
      <w:r w:rsidR="00EC0CE8" w:rsidRPr="00EC0CE8">
        <w:rPr>
          <w:i/>
          <w:iCs/>
          <w:highlight w:val="white"/>
        </w:rPr>
        <w:t>-TB than men</w:t>
      </w:r>
      <w:r w:rsidR="00EC0CE8">
        <w:rPr>
          <w:i/>
          <w:iCs/>
          <w:highlight w:val="white"/>
        </w:rPr>
        <w:t>.</w:t>
      </w:r>
    </w:p>
    <w:p w14:paraId="1329F537" w14:textId="77777777" w:rsidR="00397E1E" w:rsidRPr="003B1B27" w:rsidRDefault="00397E1E" w:rsidP="00397E1E">
      <w:pPr>
        <w:rPr>
          <w:highlight w:val="white"/>
        </w:rPr>
      </w:pPr>
      <w:r w:rsidRPr="003B1B27">
        <w:rPr>
          <w:noProof/>
          <w:highlight w:val="white"/>
        </w:rPr>
        <w:lastRenderedPageBreak/>
        <w:drawing>
          <wp:inline distT="114300" distB="114300" distL="114300" distR="114300" wp14:anchorId="0168280B" wp14:editId="1C652F5B">
            <wp:extent cx="3357563" cy="3357563"/>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3357563" cy="3357563"/>
                    </a:xfrm>
                    <a:prstGeom prst="rect">
                      <a:avLst/>
                    </a:prstGeom>
                    <a:ln/>
                  </pic:spPr>
                </pic:pic>
              </a:graphicData>
            </a:graphic>
          </wp:inline>
        </w:drawing>
      </w:r>
    </w:p>
    <w:p w14:paraId="1AD30855" w14:textId="3F72E4BC" w:rsidR="00397E1E" w:rsidRPr="00397E1E" w:rsidRDefault="00397E1E" w:rsidP="003B1B27">
      <w:pPr>
        <w:jc w:val="both"/>
        <w:rPr>
          <w:i/>
        </w:rPr>
      </w:pPr>
      <w:r w:rsidRPr="003B1B27">
        <w:rPr>
          <w:i/>
        </w:rPr>
        <w:t xml:space="preserve">Figure 4: </w:t>
      </w:r>
      <w:r w:rsidR="00524E16">
        <w:rPr>
          <w:i/>
        </w:rPr>
        <w:t>Gross Domestic Product</w:t>
      </w:r>
      <w:r w:rsidRPr="003B1B27">
        <w:rPr>
          <w:i/>
        </w:rPr>
        <w:t xml:space="preserve"> </w:t>
      </w:r>
      <w:r w:rsidR="00524E16" w:rsidRPr="00524E16">
        <w:rPr>
          <w:i/>
        </w:rPr>
        <w:t xml:space="preserve">Purchase Power Parity </w:t>
      </w:r>
      <w:r w:rsidR="003A2A2A">
        <w:rPr>
          <w:i/>
        </w:rPr>
        <w:t>compared to</w:t>
      </w:r>
      <w:r w:rsidRPr="003B1B27">
        <w:rPr>
          <w:i/>
        </w:rPr>
        <w:t xml:space="preserve"> </w:t>
      </w:r>
      <w:r w:rsidR="00ED720F">
        <w:rPr>
          <w:i/>
        </w:rPr>
        <w:t>M</w:t>
      </w:r>
      <w:r w:rsidR="00305CB6">
        <w:rPr>
          <w:i/>
        </w:rPr>
        <w:t>DR</w:t>
      </w:r>
      <w:r w:rsidR="001633FD">
        <w:rPr>
          <w:i/>
        </w:rPr>
        <w:t>/RR</w:t>
      </w:r>
      <w:r w:rsidR="00305CB6">
        <w:rPr>
          <w:i/>
        </w:rPr>
        <w:t xml:space="preserve">-TB </w:t>
      </w:r>
      <w:proofErr w:type="gramStart"/>
      <w:r w:rsidR="00A22679">
        <w:rPr>
          <w:i/>
        </w:rPr>
        <w:t>M:F</w:t>
      </w:r>
      <w:proofErr w:type="gramEnd"/>
      <w:r w:rsidR="00A22679">
        <w:rPr>
          <w:i/>
        </w:rPr>
        <w:t xml:space="preserve"> </w:t>
      </w:r>
      <w:r w:rsidRPr="003B1B27">
        <w:rPr>
          <w:i/>
        </w:rPr>
        <w:t>risk ratio by country. Data among all (new and retreated) cases are presented, where each circle represents a country where the size is scaled to the number of sex-</w:t>
      </w:r>
      <w:r w:rsidR="00305CB6" w:rsidRPr="003B1B27">
        <w:rPr>
          <w:i/>
        </w:rPr>
        <w:t>disaggregated</w:t>
      </w:r>
      <w:r w:rsidRPr="003B1B27">
        <w:rPr>
          <w:i/>
        </w:rPr>
        <w:t xml:space="preserve"> DST results available</w:t>
      </w:r>
      <w:r w:rsidR="00EC0CE8" w:rsidRPr="003B1B27">
        <w:rPr>
          <w:i/>
        </w:rPr>
        <w:t xml:space="preserve">. </w:t>
      </w:r>
      <w:r w:rsidR="00EC0CE8">
        <w:rPr>
          <w:i/>
        </w:rPr>
        <w:t xml:space="preserve">The black line indicates the </w:t>
      </w:r>
      <w:r w:rsidR="00FD790B">
        <w:rPr>
          <w:i/>
        </w:rPr>
        <w:t xml:space="preserve">weighted linear regression </w:t>
      </w:r>
      <w:r w:rsidR="00EC0CE8">
        <w:rPr>
          <w:i/>
        </w:rPr>
        <w:t xml:space="preserve">best-fit. </w:t>
      </w:r>
      <w:proofErr w:type="spellStart"/>
      <w:r w:rsidRPr="003B1B27">
        <w:rPr>
          <w:i/>
        </w:rPr>
        <w:t>Colours</w:t>
      </w:r>
      <w:proofErr w:type="spellEnd"/>
      <w:r w:rsidRPr="003B1B27">
        <w:rPr>
          <w:i/>
        </w:rPr>
        <w:t xml:space="preserve"> indicate WHO region for each country (African Region in yellow, Region of the Americas in red, Eastern Mediterranean Region in turquoise, European </w:t>
      </w:r>
      <w:r w:rsidR="008B7D5B">
        <w:rPr>
          <w:i/>
        </w:rPr>
        <w:t>R</w:t>
      </w:r>
      <w:r w:rsidRPr="003B1B27">
        <w:rPr>
          <w:i/>
        </w:rPr>
        <w:t>egion in blue, South-East Asia Region in green and Western Pacific Region in orange).</w:t>
      </w:r>
      <w:r w:rsidR="00EC0CE8">
        <w:rPr>
          <w:i/>
        </w:rPr>
        <w:t xml:space="preserve"> A risk ratio greater than 1 suggests that, among those with TB, </w:t>
      </w:r>
      <w:r w:rsidR="00EC0CE8" w:rsidRPr="00EC0CE8">
        <w:rPr>
          <w:i/>
          <w:iCs/>
          <w:highlight w:val="white"/>
        </w:rPr>
        <w:t xml:space="preserve">men were more at risk of </w:t>
      </w:r>
      <w:r w:rsidR="00ED720F">
        <w:rPr>
          <w:i/>
          <w:iCs/>
          <w:highlight w:val="white"/>
        </w:rPr>
        <w:t>M</w:t>
      </w:r>
      <w:r w:rsidR="00EC0CE8" w:rsidRPr="00EC0CE8">
        <w:rPr>
          <w:i/>
          <w:iCs/>
          <w:highlight w:val="white"/>
        </w:rPr>
        <w:t>DR</w:t>
      </w:r>
      <w:r w:rsidR="007B09A7">
        <w:rPr>
          <w:i/>
          <w:iCs/>
          <w:highlight w:val="white"/>
        </w:rPr>
        <w:t>/RR</w:t>
      </w:r>
      <w:r w:rsidR="00EC0CE8" w:rsidRPr="00EC0CE8">
        <w:rPr>
          <w:i/>
          <w:iCs/>
          <w:highlight w:val="white"/>
        </w:rPr>
        <w:t>-TB than women</w:t>
      </w:r>
      <w:r w:rsidR="00EC0CE8">
        <w:rPr>
          <w:i/>
          <w:iCs/>
          <w:highlight w:val="white"/>
        </w:rPr>
        <w:t xml:space="preserve">, while a risk ratio less than 1 </w:t>
      </w:r>
      <w:r w:rsidR="00EC0CE8">
        <w:rPr>
          <w:i/>
        </w:rPr>
        <w:t>suggests that, among those with TB, wo</w:t>
      </w:r>
      <w:r w:rsidR="00EC0CE8" w:rsidRPr="00EC0CE8">
        <w:rPr>
          <w:i/>
          <w:iCs/>
          <w:highlight w:val="white"/>
        </w:rPr>
        <w:t xml:space="preserve">men were more at risk of </w:t>
      </w:r>
      <w:r w:rsidR="00ED720F">
        <w:rPr>
          <w:i/>
          <w:iCs/>
          <w:highlight w:val="white"/>
        </w:rPr>
        <w:t>M</w:t>
      </w:r>
      <w:r w:rsidR="00EC0CE8" w:rsidRPr="00EC0CE8">
        <w:rPr>
          <w:i/>
          <w:iCs/>
          <w:highlight w:val="white"/>
        </w:rPr>
        <w:t>DR</w:t>
      </w:r>
      <w:r w:rsidR="001633FD">
        <w:rPr>
          <w:i/>
          <w:iCs/>
          <w:highlight w:val="white"/>
        </w:rPr>
        <w:t>/RR</w:t>
      </w:r>
      <w:r w:rsidR="00EC0CE8" w:rsidRPr="00EC0CE8">
        <w:rPr>
          <w:i/>
          <w:iCs/>
          <w:highlight w:val="white"/>
        </w:rPr>
        <w:t>-TB than men</w:t>
      </w:r>
      <w:r w:rsidR="00EC0CE8">
        <w:rPr>
          <w:i/>
          <w:iCs/>
          <w:highlight w:val="white"/>
        </w:rPr>
        <w:t>.</w:t>
      </w:r>
    </w:p>
    <w:sectPr w:rsidR="00397E1E" w:rsidRPr="00397E1E" w:rsidSect="006166B5">
      <w:headerReference w:type="default" r:id="rId21"/>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EBDE41" w14:textId="77777777" w:rsidR="00D51520" w:rsidRDefault="00D51520">
      <w:pPr>
        <w:spacing w:line="240" w:lineRule="auto"/>
      </w:pPr>
      <w:r>
        <w:separator/>
      </w:r>
    </w:p>
  </w:endnote>
  <w:endnote w:type="continuationSeparator" w:id="0">
    <w:p w14:paraId="1932E1AD" w14:textId="77777777" w:rsidR="00D51520" w:rsidRDefault="00D515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E0F8FA" w14:textId="77777777" w:rsidR="00D51520" w:rsidRDefault="00D51520">
      <w:pPr>
        <w:spacing w:line="240" w:lineRule="auto"/>
      </w:pPr>
      <w:r>
        <w:separator/>
      </w:r>
    </w:p>
  </w:footnote>
  <w:footnote w:type="continuationSeparator" w:id="0">
    <w:p w14:paraId="723921E3" w14:textId="77777777" w:rsidR="00D51520" w:rsidRDefault="00D5152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5D295A" w14:textId="77777777" w:rsidR="00817303" w:rsidRDefault="0081730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4979B7"/>
    <w:multiLevelType w:val="multilevel"/>
    <w:tmpl w:val="7ADE13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DE23B13"/>
    <w:multiLevelType w:val="hybridMultilevel"/>
    <w:tmpl w:val="1AE642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604"/>
    <w:multiLevelType w:val="multilevel"/>
    <w:tmpl w:val="2BC820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5053802"/>
    <w:multiLevelType w:val="multilevel"/>
    <w:tmpl w:val="C07614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A78585A"/>
    <w:multiLevelType w:val="multilevel"/>
    <w:tmpl w:val="78C472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661484A"/>
    <w:multiLevelType w:val="multilevel"/>
    <w:tmpl w:val="1BA025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75A176E0"/>
    <w:multiLevelType w:val="hybridMultilevel"/>
    <w:tmpl w:val="1AE642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5"/>
  </w:num>
  <w:num w:numId="5">
    <w:abstractNumId w:val="0"/>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C0224"/>
    <w:rsid w:val="000012EE"/>
    <w:rsid w:val="00001CDB"/>
    <w:rsid w:val="00012A9E"/>
    <w:rsid w:val="00014F71"/>
    <w:rsid w:val="00015C95"/>
    <w:rsid w:val="00021511"/>
    <w:rsid w:val="00026B77"/>
    <w:rsid w:val="000275A0"/>
    <w:rsid w:val="00034299"/>
    <w:rsid w:val="0003672F"/>
    <w:rsid w:val="00036C3A"/>
    <w:rsid w:val="00040666"/>
    <w:rsid w:val="0005148D"/>
    <w:rsid w:val="00055092"/>
    <w:rsid w:val="00055D13"/>
    <w:rsid w:val="00055E88"/>
    <w:rsid w:val="0005709C"/>
    <w:rsid w:val="00064421"/>
    <w:rsid w:val="00066D22"/>
    <w:rsid w:val="00074F33"/>
    <w:rsid w:val="00084C83"/>
    <w:rsid w:val="000870E5"/>
    <w:rsid w:val="000903E2"/>
    <w:rsid w:val="000920B4"/>
    <w:rsid w:val="00093831"/>
    <w:rsid w:val="00095DEE"/>
    <w:rsid w:val="00096E4C"/>
    <w:rsid w:val="000A1A98"/>
    <w:rsid w:val="000A6845"/>
    <w:rsid w:val="000A6F45"/>
    <w:rsid w:val="000B08C8"/>
    <w:rsid w:val="000B3D0C"/>
    <w:rsid w:val="000C260E"/>
    <w:rsid w:val="000C27A3"/>
    <w:rsid w:val="000C2822"/>
    <w:rsid w:val="000E2419"/>
    <w:rsid w:val="000E2CFA"/>
    <w:rsid w:val="000E4F73"/>
    <w:rsid w:val="000E79D3"/>
    <w:rsid w:val="000F0ED8"/>
    <w:rsid w:val="000F5E92"/>
    <w:rsid w:val="000F7CD5"/>
    <w:rsid w:val="0011542F"/>
    <w:rsid w:val="00120BB6"/>
    <w:rsid w:val="00132FB0"/>
    <w:rsid w:val="00133F37"/>
    <w:rsid w:val="00136D5E"/>
    <w:rsid w:val="0014152E"/>
    <w:rsid w:val="00142906"/>
    <w:rsid w:val="001432E6"/>
    <w:rsid w:val="00146EFC"/>
    <w:rsid w:val="00147A6E"/>
    <w:rsid w:val="00154128"/>
    <w:rsid w:val="00156475"/>
    <w:rsid w:val="00157047"/>
    <w:rsid w:val="001633FD"/>
    <w:rsid w:val="001638F9"/>
    <w:rsid w:val="001639B0"/>
    <w:rsid w:val="00174D71"/>
    <w:rsid w:val="001778EA"/>
    <w:rsid w:val="00181BF0"/>
    <w:rsid w:val="00193C83"/>
    <w:rsid w:val="00195A84"/>
    <w:rsid w:val="001A284F"/>
    <w:rsid w:val="001A34D3"/>
    <w:rsid w:val="001A7CD9"/>
    <w:rsid w:val="001C4105"/>
    <w:rsid w:val="001C73B9"/>
    <w:rsid w:val="001C7A5E"/>
    <w:rsid w:val="001D78E7"/>
    <w:rsid w:val="001E6893"/>
    <w:rsid w:val="001F1802"/>
    <w:rsid w:val="001F7E62"/>
    <w:rsid w:val="00201B93"/>
    <w:rsid w:val="00202C73"/>
    <w:rsid w:val="002169C8"/>
    <w:rsid w:val="00221C56"/>
    <w:rsid w:val="00224A29"/>
    <w:rsid w:val="00233085"/>
    <w:rsid w:val="00241202"/>
    <w:rsid w:val="00257F70"/>
    <w:rsid w:val="00261397"/>
    <w:rsid w:val="00263959"/>
    <w:rsid w:val="00266086"/>
    <w:rsid w:val="00267E57"/>
    <w:rsid w:val="00270AC7"/>
    <w:rsid w:val="002734B3"/>
    <w:rsid w:val="002765BC"/>
    <w:rsid w:val="00285588"/>
    <w:rsid w:val="00287D8C"/>
    <w:rsid w:val="00292016"/>
    <w:rsid w:val="00296BAB"/>
    <w:rsid w:val="00296F30"/>
    <w:rsid w:val="002A0D85"/>
    <w:rsid w:val="002B1A8A"/>
    <w:rsid w:val="002B20FD"/>
    <w:rsid w:val="002B451E"/>
    <w:rsid w:val="002B70AB"/>
    <w:rsid w:val="002C2606"/>
    <w:rsid w:val="002D435E"/>
    <w:rsid w:val="002E083F"/>
    <w:rsid w:val="002F68BC"/>
    <w:rsid w:val="002F6FE5"/>
    <w:rsid w:val="0030509C"/>
    <w:rsid w:val="00305CB6"/>
    <w:rsid w:val="0031004E"/>
    <w:rsid w:val="00310FE9"/>
    <w:rsid w:val="003226D4"/>
    <w:rsid w:val="0032382B"/>
    <w:rsid w:val="00324AED"/>
    <w:rsid w:val="00330569"/>
    <w:rsid w:val="0033128F"/>
    <w:rsid w:val="00333372"/>
    <w:rsid w:val="00344129"/>
    <w:rsid w:val="00344F98"/>
    <w:rsid w:val="00347D0E"/>
    <w:rsid w:val="00350E95"/>
    <w:rsid w:val="003604E6"/>
    <w:rsid w:val="00363231"/>
    <w:rsid w:val="00363BB1"/>
    <w:rsid w:val="0036539A"/>
    <w:rsid w:val="00365929"/>
    <w:rsid w:val="00373D3F"/>
    <w:rsid w:val="003812E0"/>
    <w:rsid w:val="003822DD"/>
    <w:rsid w:val="00384EAA"/>
    <w:rsid w:val="00390D89"/>
    <w:rsid w:val="003917B8"/>
    <w:rsid w:val="003955B4"/>
    <w:rsid w:val="00397E1E"/>
    <w:rsid w:val="003A1FC6"/>
    <w:rsid w:val="003A2A2A"/>
    <w:rsid w:val="003A2DA2"/>
    <w:rsid w:val="003A5344"/>
    <w:rsid w:val="003A70AA"/>
    <w:rsid w:val="003B1374"/>
    <w:rsid w:val="003B1B27"/>
    <w:rsid w:val="003B4E5E"/>
    <w:rsid w:val="003B6F3B"/>
    <w:rsid w:val="003C36A5"/>
    <w:rsid w:val="003D52B9"/>
    <w:rsid w:val="003E26E2"/>
    <w:rsid w:val="003E702E"/>
    <w:rsid w:val="003F0CCD"/>
    <w:rsid w:val="003F32AD"/>
    <w:rsid w:val="003F35E4"/>
    <w:rsid w:val="003F59F4"/>
    <w:rsid w:val="003F5ED5"/>
    <w:rsid w:val="003F7C2E"/>
    <w:rsid w:val="0040284E"/>
    <w:rsid w:val="0041051D"/>
    <w:rsid w:val="00411812"/>
    <w:rsid w:val="00414EED"/>
    <w:rsid w:val="004169E1"/>
    <w:rsid w:val="004336B3"/>
    <w:rsid w:val="004360DD"/>
    <w:rsid w:val="00436A23"/>
    <w:rsid w:val="00452349"/>
    <w:rsid w:val="00452562"/>
    <w:rsid w:val="00466AD6"/>
    <w:rsid w:val="00470C08"/>
    <w:rsid w:val="00477E09"/>
    <w:rsid w:val="0048626B"/>
    <w:rsid w:val="00491938"/>
    <w:rsid w:val="004A0E93"/>
    <w:rsid w:val="004A17F9"/>
    <w:rsid w:val="004A4C59"/>
    <w:rsid w:val="004B4468"/>
    <w:rsid w:val="004C7B01"/>
    <w:rsid w:val="004C7F02"/>
    <w:rsid w:val="004D0189"/>
    <w:rsid w:val="004D175B"/>
    <w:rsid w:val="004D203F"/>
    <w:rsid w:val="004E00C8"/>
    <w:rsid w:val="004E0F01"/>
    <w:rsid w:val="004E2EEA"/>
    <w:rsid w:val="004F1DE6"/>
    <w:rsid w:val="0050291E"/>
    <w:rsid w:val="005039C8"/>
    <w:rsid w:val="00506690"/>
    <w:rsid w:val="00524E16"/>
    <w:rsid w:val="00525078"/>
    <w:rsid w:val="00530208"/>
    <w:rsid w:val="00530AA6"/>
    <w:rsid w:val="00535574"/>
    <w:rsid w:val="005408B8"/>
    <w:rsid w:val="00545FB8"/>
    <w:rsid w:val="00546C89"/>
    <w:rsid w:val="0056137B"/>
    <w:rsid w:val="00564B0E"/>
    <w:rsid w:val="0056561B"/>
    <w:rsid w:val="0056605E"/>
    <w:rsid w:val="00577F27"/>
    <w:rsid w:val="0058669D"/>
    <w:rsid w:val="005934E7"/>
    <w:rsid w:val="005A3DBB"/>
    <w:rsid w:val="005A5D1A"/>
    <w:rsid w:val="005A6EB2"/>
    <w:rsid w:val="005B0021"/>
    <w:rsid w:val="005B2B49"/>
    <w:rsid w:val="005B2B95"/>
    <w:rsid w:val="005B4B45"/>
    <w:rsid w:val="005B7910"/>
    <w:rsid w:val="005C17CF"/>
    <w:rsid w:val="005D2F38"/>
    <w:rsid w:val="005D4C2E"/>
    <w:rsid w:val="005E03D8"/>
    <w:rsid w:val="005E3FDF"/>
    <w:rsid w:val="005E7A5B"/>
    <w:rsid w:val="005F29DF"/>
    <w:rsid w:val="005F2A4F"/>
    <w:rsid w:val="0060068D"/>
    <w:rsid w:val="0060134B"/>
    <w:rsid w:val="006014BB"/>
    <w:rsid w:val="00605449"/>
    <w:rsid w:val="00612918"/>
    <w:rsid w:val="006166B5"/>
    <w:rsid w:val="00620A23"/>
    <w:rsid w:val="00632ABE"/>
    <w:rsid w:val="00636E40"/>
    <w:rsid w:val="006379F6"/>
    <w:rsid w:val="00640501"/>
    <w:rsid w:val="006429DA"/>
    <w:rsid w:val="00652E40"/>
    <w:rsid w:val="00654689"/>
    <w:rsid w:val="00662B58"/>
    <w:rsid w:val="0066354B"/>
    <w:rsid w:val="00664E40"/>
    <w:rsid w:val="006678A3"/>
    <w:rsid w:val="00670783"/>
    <w:rsid w:val="0067286C"/>
    <w:rsid w:val="00681186"/>
    <w:rsid w:val="0068769E"/>
    <w:rsid w:val="00693A65"/>
    <w:rsid w:val="00693D09"/>
    <w:rsid w:val="006942E2"/>
    <w:rsid w:val="00696EBA"/>
    <w:rsid w:val="006A1C47"/>
    <w:rsid w:val="006A390A"/>
    <w:rsid w:val="006A423A"/>
    <w:rsid w:val="006A5E91"/>
    <w:rsid w:val="006B4C3F"/>
    <w:rsid w:val="006C151A"/>
    <w:rsid w:val="006C3081"/>
    <w:rsid w:val="006C6B52"/>
    <w:rsid w:val="006D19F6"/>
    <w:rsid w:val="006D4705"/>
    <w:rsid w:val="006D5F3B"/>
    <w:rsid w:val="006E0202"/>
    <w:rsid w:val="006E29DB"/>
    <w:rsid w:val="006E59D7"/>
    <w:rsid w:val="006F076D"/>
    <w:rsid w:val="006F2294"/>
    <w:rsid w:val="006F2C5A"/>
    <w:rsid w:val="006F6BEB"/>
    <w:rsid w:val="007114E1"/>
    <w:rsid w:val="007136FD"/>
    <w:rsid w:val="00714602"/>
    <w:rsid w:val="0071507A"/>
    <w:rsid w:val="00715A53"/>
    <w:rsid w:val="007237ED"/>
    <w:rsid w:val="00730FAC"/>
    <w:rsid w:val="00731A2F"/>
    <w:rsid w:val="007417CE"/>
    <w:rsid w:val="00743327"/>
    <w:rsid w:val="00744537"/>
    <w:rsid w:val="007477E3"/>
    <w:rsid w:val="0075159E"/>
    <w:rsid w:val="00754CC9"/>
    <w:rsid w:val="0075503C"/>
    <w:rsid w:val="00763598"/>
    <w:rsid w:val="007641D7"/>
    <w:rsid w:val="0076749A"/>
    <w:rsid w:val="007702F1"/>
    <w:rsid w:val="00771861"/>
    <w:rsid w:val="007744D9"/>
    <w:rsid w:val="00781369"/>
    <w:rsid w:val="007868F7"/>
    <w:rsid w:val="007949A1"/>
    <w:rsid w:val="0079522B"/>
    <w:rsid w:val="007A12A1"/>
    <w:rsid w:val="007A33D4"/>
    <w:rsid w:val="007A3A3F"/>
    <w:rsid w:val="007A753A"/>
    <w:rsid w:val="007B09A7"/>
    <w:rsid w:val="007B311A"/>
    <w:rsid w:val="007C0DA9"/>
    <w:rsid w:val="007C0FE8"/>
    <w:rsid w:val="007C29EF"/>
    <w:rsid w:val="007C3116"/>
    <w:rsid w:val="007C5683"/>
    <w:rsid w:val="007C5E1A"/>
    <w:rsid w:val="007D24F7"/>
    <w:rsid w:val="007D431A"/>
    <w:rsid w:val="007D50C4"/>
    <w:rsid w:val="007D7AC8"/>
    <w:rsid w:val="007F04E0"/>
    <w:rsid w:val="007F2BC4"/>
    <w:rsid w:val="007F53B3"/>
    <w:rsid w:val="007F5BB0"/>
    <w:rsid w:val="00806ADA"/>
    <w:rsid w:val="00807111"/>
    <w:rsid w:val="00817303"/>
    <w:rsid w:val="0083073F"/>
    <w:rsid w:val="00830F16"/>
    <w:rsid w:val="00844918"/>
    <w:rsid w:val="008454F1"/>
    <w:rsid w:val="008466E8"/>
    <w:rsid w:val="00864CFF"/>
    <w:rsid w:val="00874021"/>
    <w:rsid w:val="008759A6"/>
    <w:rsid w:val="008832FF"/>
    <w:rsid w:val="0088679D"/>
    <w:rsid w:val="008914A7"/>
    <w:rsid w:val="00896902"/>
    <w:rsid w:val="008A0AC0"/>
    <w:rsid w:val="008A155D"/>
    <w:rsid w:val="008A41B7"/>
    <w:rsid w:val="008A51A5"/>
    <w:rsid w:val="008A7ADC"/>
    <w:rsid w:val="008B26C7"/>
    <w:rsid w:val="008B6054"/>
    <w:rsid w:val="008B74D6"/>
    <w:rsid w:val="008B7D5B"/>
    <w:rsid w:val="008C2E00"/>
    <w:rsid w:val="008C31E0"/>
    <w:rsid w:val="008C68A2"/>
    <w:rsid w:val="008C7FC6"/>
    <w:rsid w:val="008D0161"/>
    <w:rsid w:val="008D6606"/>
    <w:rsid w:val="008E104C"/>
    <w:rsid w:val="008E270F"/>
    <w:rsid w:val="008E4FC9"/>
    <w:rsid w:val="008E6528"/>
    <w:rsid w:val="008F2DFE"/>
    <w:rsid w:val="008F65A0"/>
    <w:rsid w:val="00900BF0"/>
    <w:rsid w:val="00902248"/>
    <w:rsid w:val="00904FE6"/>
    <w:rsid w:val="00905144"/>
    <w:rsid w:val="009052F5"/>
    <w:rsid w:val="0091740C"/>
    <w:rsid w:val="009177E2"/>
    <w:rsid w:val="00922A00"/>
    <w:rsid w:val="00941CF4"/>
    <w:rsid w:val="00951570"/>
    <w:rsid w:val="00954AAA"/>
    <w:rsid w:val="009556C6"/>
    <w:rsid w:val="00957F6F"/>
    <w:rsid w:val="00960483"/>
    <w:rsid w:val="00963AE4"/>
    <w:rsid w:val="00967813"/>
    <w:rsid w:val="00970C04"/>
    <w:rsid w:val="00976265"/>
    <w:rsid w:val="00982A1A"/>
    <w:rsid w:val="00986961"/>
    <w:rsid w:val="00991A62"/>
    <w:rsid w:val="009A3C5A"/>
    <w:rsid w:val="009A5602"/>
    <w:rsid w:val="009B7401"/>
    <w:rsid w:val="009B7DCB"/>
    <w:rsid w:val="009C1C7E"/>
    <w:rsid w:val="009C5566"/>
    <w:rsid w:val="009C5A9A"/>
    <w:rsid w:val="009E757D"/>
    <w:rsid w:val="00A01F74"/>
    <w:rsid w:val="00A044C8"/>
    <w:rsid w:val="00A128D0"/>
    <w:rsid w:val="00A14F50"/>
    <w:rsid w:val="00A15D4A"/>
    <w:rsid w:val="00A21457"/>
    <w:rsid w:val="00A22373"/>
    <w:rsid w:val="00A22679"/>
    <w:rsid w:val="00A257EB"/>
    <w:rsid w:val="00A3093C"/>
    <w:rsid w:val="00A41595"/>
    <w:rsid w:val="00A42014"/>
    <w:rsid w:val="00A45657"/>
    <w:rsid w:val="00A47EB5"/>
    <w:rsid w:val="00A62BA7"/>
    <w:rsid w:val="00A63523"/>
    <w:rsid w:val="00A6496E"/>
    <w:rsid w:val="00A7301B"/>
    <w:rsid w:val="00A830A1"/>
    <w:rsid w:val="00A84E8F"/>
    <w:rsid w:val="00A86C4E"/>
    <w:rsid w:val="00A90949"/>
    <w:rsid w:val="00A92367"/>
    <w:rsid w:val="00A93801"/>
    <w:rsid w:val="00A93D12"/>
    <w:rsid w:val="00AA070F"/>
    <w:rsid w:val="00AA6396"/>
    <w:rsid w:val="00AA63CD"/>
    <w:rsid w:val="00AA6810"/>
    <w:rsid w:val="00AB079F"/>
    <w:rsid w:val="00AB34C3"/>
    <w:rsid w:val="00AB499A"/>
    <w:rsid w:val="00AB7FB7"/>
    <w:rsid w:val="00AC361B"/>
    <w:rsid w:val="00AC4C5C"/>
    <w:rsid w:val="00AD3DEE"/>
    <w:rsid w:val="00AD3F90"/>
    <w:rsid w:val="00AD782F"/>
    <w:rsid w:val="00AF0077"/>
    <w:rsid w:val="00AF2B8C"/>
    <w:rsid w:val="00B02777"/>
    <w:rsid w:val="00B02DE5"/>
    <w:rsid w:val="00B03156"/>
    <w:rsid w:val="00B048C3"/>
    <w:rsid w:val="00B05632"/>
    <w:rsid w:val="00B12970"/>
    <w:rsid w:val="00B14B2C"/>
    <w:rsid w:val="00B25082"/>
    <w:rsid w:val="00B25F06"/>
    <w:rsid w:val="00B266A0"/>
    <w:rsid w:val="00B32E1F"/>
    <w:rsid w:val="00B332A6"/>
    <w:rsid w:val="00B34965"/>
    <w:rsid w:val="00B36F70"/>
    <w:rsid w:val="00B417E6"/>
    <w:rsid w:val="00B51D8A"/>
    <w:rsid w:val="00B52D3E"/>
    <w:rsid w:val="00B569EB"/>
    <w:rsid w:val="00B77497"/>
    <w:rsid w:val="00B8004C"/>
    <w:rsid w:val="00B81855"/>
    <w:rsid w:val="00B81A21"/>
    <w:rsid w:val="00B8551C"/>
    <w:rsid w:val="00B85AC1"/>
    <w:rsid w:val="00B90B8C"/>
    <w:rsid w:val="00B95753"/>
    <w:rsid w:val="00B9617A"/>
    <w:rsid w:val="00B970B6"/>
    <w:rsid w:val="00B9733A"/>
    <w:rsid w:val="00BB1FCC"/>
    <w:rsid w:val="00BB2A63"/>
    <w:rsid w:val="00BB3254"/>
    <w:rsid w:val="00BC09C6"/>
    <w:rsid w:val="00BC326D"/>
    <w:rsid w:val="00BC3BF6"/>
    <w:rsid w:val="00BC3C6F"/>
    <w:rsid w:val="00BC7580"/>
    <w:rsid w:val="00BD3EC5"/>
    <w:rsid w:val="00BD4081"/>
    <w:rsid w:val="00BD4A42"/>
    <w:rsid w:val="00BE0EAD"/>
    <w:rsid w:val="00BE2A4B"/>
    <w:rsid w:val="00BE49AA"/>
    <w:rsid w:val="00BE50FF"/>
    <w:rsid w:val="00BE7038"/>
    <w:rsid w:val="00BF10E5"/>
    <w:rsid w:val="00BF1F19"/>
    <w:rsid w:val="00BF29D7"/>
    <w:rsid w:val="00BF3F73"/>
    <w:rsid w:val="00BF6FF7"/>
    <w:rsid w:val="00C06B7C"/>
    <w:rsid w:val="00C10C7F"/>
    <w:rsid w:val="00C1159D"/>
    <w:rsid w:val="00C136D2"/>
    <w:rsid w:val="00C1379C"/>
    <w:rsid w:val="00C1640A"/>
    <w:rsid w:val="00C2251C"/>
    <w:rsid w:val="00C23BD2"/>
    <w:rsid w:val="00C2548C"/>
    <w:rsid w:val="00C2699D"/>
    <w:rsid w:val="00C30904"/>
    <w:rsid w:val="00C3145B"/>
    <w:rsid w:val="00C326D7"/>
    <w:rsid w:val="00C51FC0"/>
    <w:rsid w:val="00C55FCF"/>
    <w:rsid w:val="00C6086D"/>
    <w:rsid w:val="00C72B43"/>
    <w:rsid w:val="00C7453E"/>
    <w:rsid w:val="00C7641D"/>
    <w:rsid w:val="00C76E5E"/>
    <w:rsid w:val="00C85898"/>
    <w:rsid w:val="00C8632C"/>
    <w:rsid w:val="00C86D74"/>
    <w:rsid w:val="00C90FEC"/>
    <w:rsid w:val="00C96B8F"/>
    <w:rsid w:val="00C97826"/>
    <w:rsid w:val="00CA776C"/>
    <w:rsid w:val="00CA7E7C"/>
    <w:rsid w:val="00CB051F"/>
    <w:rsid w:val="00CB566B"/>
    <w:rsid w:val="00CC0031"/>
    <w:rsid w:val="00CC011B"/>
    <w:rsid w:val="00CC0A33"/>
    <w:rsid w:val="00CC6BA4"/>
    <w:rsid w:val="00CD2675"/>
    <w:rsid w:val="00CD504C"/>
    <w:rsid w:val="00CD7D46"/>
    <w:rsid w:val="00CE11AE"/>
    <w:rsid w:val="00CE7299"/>
    <w:rsid w:val="00CE7CBD"/>
    <w:rsid w:val="00D00733"/>
    <w:rsid w:val="00D10698"/>
    <w:rsid w:val="00D15259"/>
    <w:rsid w:val="00D31C0C"/>
    <w:rsid w:val="00D51520"/>
    <w:rsid w:val="00D53DC0"/>
    <w:rsid w:val="00D577EF"/>
    <w:rsid w:val="00D64038"/>
    <w:rsid w:val="00D70A87"/>
    <w:rsid w:val="00D7288E"/>
    <w:rsid w:val="00D74BED"/>
    <w:rsid w:val="00D832E8"/>
    <w:rsid w:val="00D83641"/>
    <w:rsid w:val="00D844F1"/>
    <w:rsid w:val="00D85CB7"/>
    <w:rsid w:val="00D8644B"/>
    <w:rsid w:val="00D9688F"/>
    <w:rsid w:val="00D96CA5"/>
    <w:rsid w:val="00DA73F3"/>
    <w:rsid w:val="00DC7D6F"/>
    <w:rsid w:val="00DD05E7"/>
    <w:rsid w:val="00DD63D4"/>
    <w:rsid w:val="00DE2C32"/>
    <w:rsid w:val="00DE605F"/>
    <w:rsid w:val="00DF0304"/>
    <w:rsid w:val="00DF3789"/>
    <w:rsid w:val="00DF5904"/>
    <w:rsid w:val="00E02383"/>
    <w:rsid w:val="00E032C1"/>
    <w:rsid w:val="00E03CCF"/>
    <w:rsid w:val="00E05912"/>
    <w:rsid w:val="00E06893"/>
    <w:rsid w:val="00E072CC"/>
    <w:rsid w:val="00E23495"/>
    <w:rsid w:val="00E315CB"/>
    <w:rsid w:val="00E33F30"/>
    <w:rsid w:val="00E35855"/>
    <w:rsid w:val="00E37703"/>
    <w:rsid w:val="00E43D51"/>
    <w:rsid w:val="00E43EF8"/>
    <w:rsid w:val="00E45A75"/>
    <w:rsid w:val="00E46B28"/>
    <w:rsid w:val="00E47558"/>
    <w:rsid w:val="00E50176"/>
    <w:rsid w:val="00E5217E"/>
    <w:rsid w:val="00E52964"/>
    <w:rsid w:val="00E54675"/>
    <w:rsid w:val="00E560D0"/>
    <w:rsid w:val="00E616DE"/>
    <w:rsid w:val="00E61CD0"/>
    <w:rsid w:val="00E67FB6"/>
    <w:rsid w:val="00E72C12"/>
    <w:rsid w:val="00E81042"/>
    <w:rsid w:val="00E84BB1"/>
    <w:rsid w:val="00E86102"/>
    <w:rsid w:val="00E86480"/>
    <w:rsid w:val="00E87EB0"/>
    <w:rsid w:val="00E906E4"/>
    <w:rsid w:val="00E934AA"/>
    <w:rsid w:val="00EA36B7"/>
    <w:rsid w:val="00EA47A2"/>
    <w:rsid w:val="00EA56CE"/>
    <w:rsid w:val="00EA74BD"/>
    <w:rsid w:val="00EB070C"/>
    <w:rsid w:val="00EB2B43"/>
    <w:rsid w:val="00EB5A95"/>
    <w:rsid w:val="00EC0099"/>
    <w:rsid w:val="00EC0224"/>
    <w:rsid w:val="00EC0CE8"/>
    <w:rsid w:val="00EC1353"/>
    <w:rsid w:val="00EC6E31"/>
    <w:rsid w:val="00ED0A50"/>
    <w:rsid w:val="00ED3043"/>
    <w:rsid w:val="00ED3872"/>
    <w:rsid w:val="00ED6335"/>
    <w:rsid w:val="00ED6BEE"/>
    <w:rsid w:val="00ED6CAE"/>
    <w:rsid w:val="00ED720F"/>
    <w:rsid w:val="00EE2242"/>
    <w:rsid w:val="00EE6B44"/>
    <w:rsid w:val="00EF14A6"/>
    <w:rsid w:val="00EF77E0"/>
    <w:rsid w:val="00F00741"/>
    <w:rsid w:val="00F03AC5"/>
    <w:rsid w:val="00F06A5F"/>
    <w:rsid w:val="00F13974"/>
    <w:rsid w:val="00F154E1"/>
    <w:rsid w:val="00F2169B"/>
    <w:rsid w:val="00F25A2D"/>
    <w:rsid w:val="00F30120"/>
    <w:rsid w:val="00F33974"/>
    <w:rsid w:val="00F44359"/>
    <w:rsid w:val="00F45A57"/>
    <w:rsid w:val="00F51862"/>
    <w:rsid w:val="00F53634"/>
    <w:rsid w:val="00F54120"/>
    <w:rsid w:val="00F56CD4"/>
    <w:rsid w:val="00F64053"/>
    <w:rsid w:val="00F67247"/>
    <w:rsid w:val="00F6747A"/>
    <w:rsid w:val="00F75F74"/>
    <w:rsid w:val="00F83B3E"/>
    <w:rsid w:val="00F86CD4"/>
    <w:rsid w:val="00F907A0"/>
    <w:rsid w:val="00F95351"/>
    <w:rsid w:val="00F97978"/>
    <w:rsid w:val="00FA29A6"/>
    <w:rsid w:val="00FA6E7D"/>
    <w:rsid w:val="00FA73C2"/>
    <w:rsid w:val="00FC5B87"/>
    <w:rsid w:val="00FD3758"/>
    <w:rsid w:val="00FD790B"/>
    <w:rsid w:val="00FE1E78"/>
    <w:rsid w:val="00FF1417"/>
    <w:rsid w:val="00FF1F64"/>
    <w:rsid w:val="00FF62BB"/>
    <w:rsid w:val="00FF6A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159B74"/>
  <w15:docId w15:val="{47E9B6A7-66E2-46D9-AF7D-26EFCAC78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E65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652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B70AB"/>
    <w:rPr>
      <w:b/>
      <w:bCs/>
    </w:rPr>
  </w:style>
  <w:style w:type="character" w:customStyle="1" w:styleId="CommentSubjectChar">
    <w:name w:val="Comment Subject Char"/>
    <w:basedOn w:val="CommentTextChar"/>
    <w:link w:val="CommentSubject"/>
    <w:uiPriority w:val="99"/>
    <w:semiHidden/>
    <w:rsid w:val="002B70AB"/>
    <w:rPr>
      <w:b/>
      <w:bCs/>
      <w:sz w:val="20"/>
      <w:szCs w:val="20"/>
    </w:rPr>
  </w:style>
  <w:style w:type="paragraph" w:customStyle="1" w:styleId="EndNoteBibliographyTitle">
    <w:name w:val="EndNote Bibliography Title"/>
    <w:basedOn w:val="Normal"/>
    <w:link w:val="EndNoteBibliographyTitleChar"/>
    <w:rsid w:val="00D10698"/>
    <w:pPr>
      <w:jc w:val="center"/>
    </w:pPr>
    <w:rPr>
      <w:noProof/>
      <w:lang w:val="en-GB"/>
    </w:rPr>
  </w:style>
  <w:style w:type="character" w:customStyle="1" w:styleId="EndNoteBibliographyTitleChar">
    <w:name w:val="EndNote Bibliography Title Char"/>
    <w:basedOn w:val="DefaultParagraphFont"/>
    <w:link w:val="EndNoteBibliographyTitle"/>
    <w:rsid w:val="00D10698"/>
    <w:rPr>
      <w:noProof/>
      <w:lang w:val="en-GB"/>
    </w:rPr>
  </w:style>
  <w:style w:type="paragraph" w:customStyle="1" w:styleId="EndNoteBibliography">
    <w:name w:val="EndNote Bibliography"/>
    <w:basedOn w:val="Normal"/>
    <w:link w:val="EndNoteBibliographyChar"/>
    <w:rsid w:val="00D10698"/>
    <w:pPr>
      <w:spacing w:line="240" w:lineRule="auto"/>
      <w:jc w:val="both"/>
    </w:pPr>
    <w:rPr>
      <w:noProof/>
      <w:lang w:val="en-GB"/>
    </w:rPr>
  </w:style>
  <w:style w:type="character" w:customStyle="1" w:styleId="EndNoteBibliographyChar">
    <w:name w:val="EndNote Bibliography Char"/>
    <w:basedOn w:val="DefaultParagraphFont"/>
    <w:link w:val="EndNoteBibliography"/>
    <w:rsid w:val="00D10698"/>
    <w:rPr>
      <w:noProof/>
      <w:lang w:val="en-GB"/>
    </w:rPr>
  </w:style>
  <w:style w:type="character" w:styleId="Hyperlink">
    <w:name w:val="Hyperlink"/>
    <w:basedOn w:val="DefaultParagraphFont"/>
    <w:uiPriority w:val="99"/>
    <w:unhideWhenUsed/>
    <w:rsid w:val="00397E1E"/>
    <w:rPr>
      <w:color w:val="0000FF" w:themeColor="hyperlink"/>
      <w:u w:val="single"/>
    </w:rPr>
  </w:style>
  <w:style w:type="character" w:styleId="UnresolvedMention">
    <w:name w:val="Unresolved Mention"/>
    <w:basedOn w:val="DefaultParagraphFont"/>
    <w:uiPriority w:val="99"/>
    <w:semiHidden/>
    <w:unhideWhenUsed/>
    <w:rsid w:val="00397E1E"/>
    <w:rPr>
      <w:color w:val="605E5C"/>
      <w:shd w:val="clear" w:color="auto" w:fill="E1DFDD"/>
    </w:rPr>
  </w:style>
  <w:style w:type="character" w:styleId="FollowedHyperlink">
    <w:name w:val="FollowedHyperlink"/>
    <w:basedOn w:val="DefaultParagraphFont"/>
    <w:uiPriority w:val="99"/>
    <w:semiHidden/>
    <w:unhideWhenUsed/>
    <w:rsid w:val="00E43D51"/>
    <w:rPr>
      <w:color w:val="800080" w:themeColor="followedHyperlink"/>
      <w:u w:val="single"/>
    </w:rPr>
  </w:style>
  <w:style w:type="paragraph" w:styleId="ListParagraph">
    <w:name w:val="List Paragraph"/>
    <w:basedOn w:val="Normal"/>
    <w:uiPriority w:val="34"/>
    <w:qFormat/>
    <w:rsid w:val="00BB1FCC"/>
    <w:pPr>
      <w:ind w:left="720"/>
      <w:contextualSpacing/>
    </w:pPr>
  </w:style>
  <w:style w:type="paragraph" w:styleId="Revision">
    <w:name w:val="Revision"/>
    <w:hidden/>
    <w:uiPriority w:val="99"/>
    <w:semiHidden/>
    <w:rsid w:val="00564B0E"/>
    <w:pPr>
      <w:spacing w:line="240" w:lineRule="auto"/>
    </w:pPr>
  </w:style>
  <w:style w:type="character" w:styleId="LineNumber">
    <w:name w:val="line number"/>
    <w:basedOn w:val="DefaultParagraphFont"/>
    <w:uiPriority w:val="99"/>
    <w:semiHidden/>
    <w:unhideWhenUsed/>
    <w:rsid w:val="006166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752482">
      <w:bodyDiv w:val="1"/>
      <w:marLeft w:val="0"/>
      <w:marRight w:val="0"/>
      <w:marTop w:val="0"/>
      <w:marBottom w:val="0"/>
      <w:divBdr>
        <w:top w:val="none" w:sz="0" w:space="0" w:color="auto"/>
        <w:left w:val="none" w:sz="0" w:space="0" w:color="auto"/>
        <w:bottom w:val="none" w:sz="0" w:space="0" w:color="auto"/>
        <w:right w:val="none" w:sz="0" w:space="0" w:color="auto"/>
      </w:divBdr>
    </w:div>
    <w:div w:id="54671810">
      <w:bodyDiv w:val="1"/>
      <w:marLeft w:val="0"/>
      <w:marRight w:val="0"/>
      <w:marTop w:val="0"/>
      <w:marBottom w:val="0"/>
      <w:divBdr>
        <w:top w:val="none" w:sz="0" w:space="0" w:color="auto"/>
        <w:left w:val="none" w:sz="0" w:space="0" w:color="auto"/>
        <w:bottom w:val="none" w:sz="0" w:space="0" w:color="auto"/>
        <w:right w:val="none" w:sz="0" w:space="0" w:color="auto"/>
      </w:divBdr>
    </w:div>
    <w:div w:id="122160185">
      <w:bodyDiv w:val="1"/>
      <w:marLeft w:val="0"/>
      <w:marRight w:val="0"/>
      <w:marTop w:val="0"/>
      <w:marBottom w:val="0"/>
      <w:divBdr>
        <w:top w:val="none" w:sz="0" w:space="0" w:color="auto"/>
        <w:left w:val="none" w:sz="0" w:space="0" w:color="auto"/>
        <w:bottom w:val="none" w:sz="0" w:space="0" w:color="auto"/>
        <w:right w:val="none" w:sz="0" w:space="0" w:color="auto"/>
      </w:divBdr>
    </w:div>
    <w:div w:id="469203151">
      <w:bodyDiv w:val="1"/>
      <w:marLeft w:val="0"/>
      <w:marRight w:val="0"/>
      <w:marTop w:val="0"/>
      <w:marBottom w:val="0"/>
      <w:divBdr>
        <w:top w:val="none" w:sz="0" w:space="0" w:color="auto"/>
        <w:left w:val="none" w:sz="0" w:space="0" w:color="auto"/>
        <w:bottom w:val="none" w:sz="0" w:space="0" w:color="auto"/>
        <w:right w:val="none" w:sz="0" w:space="0" w:color="auto"/>
      </w:divBdr>
    </w:div>
    <w:div w:id="1823351821">
      <w:bodyDiv w:val="1"/>
      <w:marLeft w:val="0"/>
      <w:marRight w:val="0"/>
      <w:marTop w:val="0"/>
      <w:marBottom w:val="0"/>
      <w:divBdr>
        <w:top w:val="none" w:sz="0" w:space="0" w:color="auto"/>
        <w:left w:val="none" w:sz="0" w:space="0" w:color="auto"/>
        <w:bottom w:val="none" w:sz="0" w:space="0" w:color="auto"/>
        <w:right w:val="none" w:sz="0" w:space="0" w:color="auto"/>
      </w:divBdr>
    </w:div>
    <w:div w:id="20447445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prisonstudies.org/highest-to-lowest/female-prisoners?field_region_taxonomy_tid=All" TargetMode="Externa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s://data.worldbank.org/indicator/NY.GDP.PCAP.PP.CD"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who.int/tb/country/data/download/en/" TargetMode="Externa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igrationdataportal.org/themes/gender"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AA25421584824F9BD6F8996586A88E" ma:contentTypeVersion="13" ma:contentTypeDescription="Create a new document." ma:contentTypeScope="" ma:versionID="67da4a039a7bf3444cc317240f556d55">
  <xsd:schema xmlns:xsd="http://www.w3.org/2001/XMLSchema" xmlns:xs="http://www.w3.org/2001/XMLSchema" xmlns:p="http://schemas.microsoft.com/office/2006/metadata/properties" xmlns:ns3="1f33b567-8934-4065-9424-365bd2493b30" xmlns:ns4="a9733e5a-5ef7-415c-80e3-a2618da45423" targetNamespace="http://schemas.microsoft.com/office/2006/metadata/properties" ma:root="true" ma:fieldsID="b0b0f62db1474efb4f231e86942a51fe" ns3:_="" ns4:_="">
    <xsd:import namespace="1f33b567-8934-4065-9424-365bd2493b30"/>
    <xsd:import namespace="a9733e5a-5ef7-415c-80e3-a2618da4542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33b567-8934-4065-9424-365bd2493b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9733e5a-5ef7-415c-80e3-a2618da4542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7D7B43-293E-4A99-94D9-5A157FE9A4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33b567-8934-4065-9424-365bd2493b30"/>
    <ds:schemaRef ds:uri="a9733e5a-5ef7-415c-80e3-a2618da454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0E0414E-F739-4000-8E0A-9AEA72C1BB1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760A3C2-A027-48AC-AC89-B8DB037537B8}">
  <ds:schemaRefs>
    <ds:schemaRef ds:uri="http://schemas.microsoft.com/sharepoint/v3/contenttype/forms"/>
  </ds:schemaRefs>
</ds:datastoreItem>
</file>

<file path=customXml/itemProps4.xml><?xml version="1.0" encoding="utf-8"?>
<ds:datastoreItem xmlns:ds="http://schemas.openxmlformats.org/officeDocument/2006/customXml" ds:itemID="{B69D8D37-602B-454B-881A-E2DF1AA68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0296</Words>
  <Characters>58688</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fmcquaid</dc:creator>
  <cp:lastModifiedBy>Christopher Finn McQuaid</cp:lastModifiedBy>
  <cp:revision>3</cp:revision>
  <cp:lastPrinted>2020-02-21T13:20:00Z</cp:lastPrinted>
  <dcterms:created xsi:type="dcterms:W3CDTF">2020-05-06T15:16:00Z</dcterms:created>
  <dcterms:modified xsi:type="dcterms:W3CDTF">2020-05-06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AA25421584824F9BD6F8996586A88E</vt:lpwstr>
  </property>
</Properties>
</file>